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514067AD"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260861">
        <w:rPr>
          <w:rFonts w:eastAsia="Times New Roman" w:cs="Times New Roman"/>
          <w:color w:val="000000"/>
          <w:highlight w:val="yellow"/>
        </w:rPr>
        <w:t>9</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C5C2FEF"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DF2943">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5731587"/>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4471240" w14:textId="63D45874" w:rsidR="00736954" w:rsidRDefault="00345471" w:rsidP="00DF2943">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 and habitat restoration is recommended for sites of poor foraging. </w:t>
      </w:r>
    </w:p>
    <w:p w14:paraId="7B78C304" w14:textId="22010FA5" w:rsidR="00736954" w:rsidRDefault="00736954" w:rsidP="00DF2943">
      <w:pPr>
        <w:rPr>
          <w:rFonts w:eastAsia="Cambria" w:cs="Times New Roman"/>
        </w:rPr>
      </w:pPr>
      <w:r>
        <w:rPr>
          <w:rFonts w:eastAsia="Cambria" w:cs="Times New Roman"/>
        </w:rPr>
        <w:t xml:space="preserve">Salmon reflect the health of human and natural systems and </w:t>
      </w:r>
      <w:r w:rsidR="00F02239">
        <w:rPr>
          <w:rFonts w:eastAsia="Cambria" w:cs="Times New Roman"/>
        </w:rPr>
        <w:t>require deep 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5731588"/>
      <w:r w:rsidRPr="001612F9">
        <w:t>Lay Summary</w:t>
      </w:r>
      <w:bookmarkEnd w:id="1"/>
    </w:p>
    <w:p w14:paraId="5D0C5E87" w14:textId="77777777" w:rsidR="003278DE" w:rsidRDefault="003278DE" w:rsidP="00DF2943">
      <w:pPr>
        <w:rPr>
          <w:rFonts w:eastAsia="Cambria" w:cs="Times New Roman"/>
        </w:rPr>
      </w:pPr>
    </w:p>
    <w:p w14:paraId="32A29220" w14:textId="38CC7316"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animals,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5731589"/>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and lab crews performed necessary dissections. The fish sampling was approved by UBC’s Animal Care Committee, Protocol A19-0025, and under the DFO license XR 63 2019. Sample processing for zooplankton taxonomy was performed by Andrea Le, Samantha James, Jihyun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5731590"/>
      <w:r w:rsidRPr="00171827">
        <w:t>Table of Contents</w:t>
      </w:r>
      <w:bookmarkEnd w:id="5"/>
      <w:bookmarkEnd w:id="6"/>
      <w:bookmarkEnd w:id="7"/>
    </w:p>
    <w:p w14:paraId="7BB9C7D0" w14:textId="77777777" w:rsidR="00194981" w:rsidRPr="00EB46DF" w:rsidRDefault="00194981" w:rsidP="00DF2943">
      <w:pPr>
        <w:rPr>
          <w:rFonts w:cs="Times New Roman"/>
        </w:rPr>
      </w:pPr>
    </w:p>
    <w:p w14:paraId="4255BD0B" w14:textId="5DA63A1F" w:rsidR="00821AC3"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731587" w:history="1">
        <w:r w:rsidR="00821AC3" w:rsidRPr="00D30998">
          <w:rPr>
            <w:rStyle w:val="Hyperlink"/>
            <w:noProof/>
          </w:rPr>
          <w:t>Abstract</w:t>
        </w:r>
        <w:r w:rsidR="00821AC3">
          <w:rPr>
            <w:noProof/>
            <w:webHidden/>
          </w:rPr>
          <w:tab/>
        </w:r>
        <w:r w:rsidR="00821AC3">
          <w:rPr>
            <w:noProof/>
            <w:webHidden/>
          </w:rPr>
          <w:fldChar w:fldCharType="begin"/>
        </w:r>
        <w:r w:rsidR="00821AC3">
          <w:rPr>
            <w:noProof/>
            <w:webHidden/>
          </w:rPr>
          <w:instrText xml:space="preserve"> PAGEREF _Toc55731587 \h </w:instrText>
        </w:r>
        <w:r w:rsidR="00821AC3">
          <w:rPr>
            <w:noProof/>
            <w:webHidden/>
          </w:rPr>
        </w:r>
        <w:r w:rsidR="00821AC3">
          <w:rPr>
            <w:noProof/>
            <w:webHidden/>
          </w:rPr>
          <w:fldChar w:fldCharType="separate"/>
        </w:r>
        <w:r w:rsidR="00821AC3">
          <w:rPr>
            <w:noProof/>
            <w:webHidden/>
          </w:rPr>
          <w:t>iii</w:t>
        </w:r>
        <w:r w:rsidR="00821AC3">
          <w:rPr>
            <w:noProof/>
            <w:webHidden/>
          </w:rPr>
          <w:fldChar w:fldCharType="end"/>
        </w:r>
      </w:hyperlink>
    </w:p>
    <w:p w14:paraId="6E4213ED" w14:textId="7AC077BF" w:rsidR="00821AC3" w:rsidRDefault="00F104FD">
      <w:pPr>
        <w:pStyle w:val="TOC1"/>
        <w:rPr>
          <w:rFonts w:asciiTheme="minorHAnsi" w:eastAsiaTheme="minorEastAsia" w:hAnsiTheme="minorHAnsi" w:cstheme="minorBidi"/>
          <w:b w:val="0"/>
          <w:noProof/>
        </w:rPr>
      </w:pPr>
      <w:hyperlink w:anchor="_Toc55731588" w:history="1">
        <w:r w:rsidR="00821AC3" w:rsidRPr="00D30998">
          <w:rPr>
            <w:rStyle w:val="Hyperlink"/>
            <w:noProof/>
          </w:rPr>
          <w:t>Lay Summary</w:t>
        </w:r>
        <w:r w:rsidR="00821AC3">
          <w:rPr>
            <w:noProof/>
            <w:webHidden/>
          </w:rPr>
          <w:tab/>
        </w:r>
        <w:r w:rsidR="00821AC3">
          <w:rPr>
            <w:noProof/>
            <w:webHidden/>
          </w:rPr>
          <w:fldChar w:fldCharType="begin"/>
        </w:r>
        <w:r w:rsidR="00821AC3">
          <w:rPr>
            <w:noProof/>
            <w:webHidden/>
          </w:rPr>
          <w:instrText xml:space="preserve"> PAGEREF _Toc55731588 \h </w:instrText>
        </w:r>
        <w:r w:rsidR="00821AC3">
          <w:rPr>
            <w:noProof/>
            <w:webHidden/>
          </w:rPr>
        </w:r>
        <w:r w:rsidR="00821AC3">
          <w:rPr>
            <w:noProof/>
            <w:webHidden/>
          </w:rPr>
          <w:fldChar w:fldCharType="separate"/>
        </w:r>
        <w:r w:rsidR="00821AC3">
          <w:rPr>
            <w:noProof/>
            <w:webHidden/>
          </w:rPr>
          <w:t>v</w:t>
        </w:r>
        <w:r w:rsidR="00821AC3">
          <w:rPr>
            <w:noProof/>
            <w:webHidden/>
          </w:rPr>
          <w:fldChar w:fldCharType="end"/>
        </w:r>
      </w:hyperlink>
    </w:p>
    <w:p w14:paraId="78036F7E" w14:textId="62F192E2" w:rsidR="00821AC3" w:rsidRDefault="00F104FD">
      <w:pPr>
        <w:pStyle w:val="TOC1"/>
        <w:rPr>
          <w:rFonts w:asciiTheme="minorHAnsi" w:eastAsiaTheme="minorEastAsia" w:hAnsiTheme="minorHAnsi" w:cstheme="minorBidi"/>
          <w:b w:val="0"/>
          <w:noProof/>
        </w:rPr>
      </w:pPr>
      <w:hyperlink w:anchor="_Toc55731589" w:history="1">
        <w:r w:rsidR="00821AC3" w:rsidRPr="00D30998">
          <w:rPr>
            <w:rStyle w:val="Hyperlink"/>
            <w:noProof/>
          </w:rPr>
          <w:t>Preface</w:t>
        </w:r>
        <w:r w:rsidR="00821AC3">
          <w:rPr>
            <w:noProof/>
            <w:webHidden/>
          </w:rPr>
          <w:tab/>
        </w:r>
        <w:r w:rsidR="00821AC3">
          <w:rPr>
            <w:noProof/>
            <w:webHidden/>
          </w:rPr>
          <w:fldChar w:fldCharType="begin"/>
        </w:r>
        <w:r w:rsidR="00821AC3">
          <w:rPr>
            <w:noProof/>
            <w:webHidden/>
          </w:rPr>
          <w:instrText xml:space="preserve"> PAGEREF _Toc55731589 \h </w:instrText>
        </w:r>
        <w:r w:rsidR="00821AC3">
          <w:rPr>
            <w:noProof/>
            <w:webHidden/>
          </w:rPr>
        </w:r>
        <w:r w:rsidR="00821AC3">
          <w:rPr>
            <w:noProof/>
            <w:webHidden/>
          </w:rPr>
          <w:fldChar w:fldCharType="separate"/>
        </w:r>
        <w:r w:rsidR="00821AC3">
          <w:rPr>
            <w:noProof/>
            <w:webHidden/>
          </w:rPr>
          <w:t>vi</w:t>
        </w:r>
        <w:r w:rsidR="00821AC3">
          <w:rPr>
            <w:noProof/>
            <w:webHidden/>
          </w:rPr>
          <w:fldChar w:fldCharType="end"/>
        </w:r>
      </w:hyperlink>
    </w:p>
    <w:p w14:paraId="36D9337A" w14:textId="744C3B38" w:rsidR="00821AC3" w:rsidRDefault="00F104FD">
      <w:pPr>
        <w:pStyle w:val="TOC1"/>
        <w:rPr>
          <w:rFonts w:asciiTheme="minorHAnsi" w:eastAsiaTheme="minorEastAsia" w:hAnsiTheme="minorHAnsi" w:cstheme="minorBidi"/>
          <w:b w:val="0"/>
          <w:noProof/>
        </w:rPr>
      </w:pPr>
      <w:hyperlink w:anchor="_Toc55731590" w:history="1">
        <w:r w:rsidR="00821AC3" w:rsidRPr="00D30998">
          <w:rPr>
            <w:rStyle w:val="Hyperlink"/>
            <w:noProof/>
          </w:rPr>
          <w:t>Table of Contents</w:t>
        </w:r>
        <w:r w:rsidR="00821AC3">
          <w:rPr>
            <w:noProof/>
            <w:webHidden/>
          </w:rPr>
          <w:tab/>
        </w:r>
        <w:r w:rsidR="00821AC3">
          <w:rPr>
            <w:noProof/>
            <w:webHidden/>
          </w:rPr>
          <w:fldChar w:fldCharType="begin"/>
        </w:r>
        <w:r w:rsidR="00821AC3">
          <w:rPr>
            <w:noProof/>
            <w:webHidden/>
          </w:rPr>
          <w:instrText xml:space="preserve"> PAGEREF _Toc55731590 \h </w:instrText>
        </w:r>
        <w:r w:rsidR="00821AC3">
          <w:rPr>
            <w:noProof/>
            <w:webHidden/>
          </w:rPr>
        </w:r>
        <w:r w:rsidR="00821AC3">
          <w:rPr>
            <w:noProof/>
            <w:webHidden/>
          </w:rPr>
          <w:fldChar w:fldCharType="separate"/>
        </w:r>
        <w:r w:rsidR="00821AC3">
          <w:rPr>
            <w:noProof/>
            <w:webHidden/>
          </w:rPr>
          <w:t>vii</w:t>
        </w:r>
        <w:r w:rsidR="00821AC3">
          <w:rPr>
            <w:noProof/>
            <w:webHidden/>
          </w:rPr>
          <w:fldChar w:fldCharType="end"/>
        </w:r>
      </w:hyperlink>
    </w:p>
    <w:p w14:paraId="4598AF27" w14:textId="0240B43E" w:rsidR="00821AC3" w:rsidRDefault="00F104FD">
      <w:pPr>
        <w:pStyle w:val="TOC1"/>
        <w:rPr>
          <w:rFonts w:asciiTheme="minorHAnsi" w:eastAsiaTheme="minorEastAsia" w:hAnsiTheme="minorHAnsi" w:cstheme="minorBidi"/>
          <w:b w:val="0"/>
          <w:noProof/>
        </w:rPr>
      </w:pPr>
      <w:hyperlink w:anchor="_Toc55731591" w:history="1">
        <w:r w:rsidR="00821AC3" w:rsidRPr="00D30998">
          <w:rPr>
            <w:rStyle w:val="Hyperlink"/>
            <w:noProof/>
          </w:rPr>
          <w:t>List of Tables</w:t>
        </w:r>
        <w:r w:rsidR="00821AC3">
          <w:rPr>
            <w:noProof/>
            <w:webHidden/>
          </w:rPr>
          <w:tab/>
        </w:r>
        <w:r w:rsidR="00821AC3">
          <w:rPr>
            <w:noProof/>
            <w:webHidden/>
          </w:rPr>
          <w:fldChar w:fldCharType="begin"/>
        </w:r>
        <w:r w:rsidR="00821AC3">
          <w:rPr>
            <w:noProof/>
            <w:webHidden/>
          </w:rPr>
          <w:instrText xml:space="preserve"> PAGEREF _Toc55731591 \h </w:instrText>
        </w:r>
        <w:r w:rsidR="00821AC3">
          <w:rPr>
            <w:noProof/>
            <w:webHidden/>
          </w:rPr>
        </w:r>
        <w:r w:rsidR="00821AC3">
          <w:rPr>
            <w:noProof/>
            <w:webHidden/>
          </w:rPr>
          <w:fldChar w:fldCharType="separate"/>
        </w:r>
        <w:r w:rsidR="00821AC3">
          <w:rPr>
            <w:noProof/>
            <w:webHidden/>
          </w:rPr>
          <w:t>x</w:t>
        </w:r>
        <w:r w:rsidR="00821AC3">
          <w:rPr>
            <w:noProof/>
            <w:webHidden/>
          </w:rPr>
          <w:fldChar w:fldCharType="end"/>
        </w:r>
      </w:hyperlink>
    </w:p>
    <w:p w14:paraId="0D845139" w14:textId="3A2F8764" w:rsidR="00821AC3" w:rsidRDefault="00F104FD">
      <w:pPr>
        <w:pStyle w:val="TOC1"/>
        <w:rPr>
          <w:rFonts w:asciiTheme="minorHAnsi" w:eastAsiaTheme="minorEastAsia" w:hAnsiTheme="minorHAnsi" w:cstheme="minorBidi"/>
          <w:b w:val="0"/>
          <w:noProof/>
        </w:rPr>
      </w:pPr>
      <w:hyperlink w:anchor="_Toc55731592" w:history="1">
        <w:r w:rsidR="00821AC3" w:rsidRPr="00D30998">
          <w:rPr>
            <w:rStyle w:val="Hyperlink"/>
            <w:noProof/>
          </w:rPr>
          <w:t>List of Figures</w:t>
        </w:r>
        <w:r w:rsidR="00821AC3">
          <w:rPr>
            <w:noProof/>
            <w:webHidden/>
          </w:rPr>
          <w:tab/>
        </w:r>
        <w:r w:rsidR="00821AC3">
          <w:rPr>
            <w:noProof/>
            <w:webHidden/>
          </w:rPr>
          <w:fldChar w:fldCharType="begin"/>
        </w:r>
        <w:r w:rsidR="00821AC3">
          <w:rPr>
            <w:noProof/>
            <w:webHidden/>
          </w:rPr>
          <w:instrText xml:space="preserve"> PAGEREF _Toc55731592 \h </w:instrText>
        </w:r>
        <w:r w:rsidR="00821AC3">
          <w:rPr>
            <w:noProof/>
            <w:webHidden/>
          </w:rPr>
        </w:r>
        <w:r w:rsidR="00821AC3">
          <w:rPr>
            <w:noProof/>
            <w:webHidden/>
          </w:rPr>
          <w:fldChar w:fldCharType="separate"/>
        </w:r>
        <w:r w:rsidR="00821AC3">
          <w:rPr>
            <w:noProof/>
            <w:webHidden/>
          </w:rPr>
          <w:t>xi</w:t>
        </w:r>
        <w:r w:rsidR="00821AC3">
          <w:rPr>
            <w:noProof/>
            <w:webHidden/>
          </w:rPr>
          <w:fldChar w:fldCharType="end"/>
        </w:r>
      </w:hyperlink>
    </w:p>
    <w:p w14:paraId="282CBA52" w14:textId="52B962D9" w:rsidR="00821AC3" w:rsidRDefault="00F104FD">
      <w:pPr>
        <w:pStyle w:val="TOC1"/>
        <w:rPr>
          <w:rFonts w:asciiTheme="minorHAnsi" w:eastAsiaTheme="minorEastAsia" w:hAnsiTheme="minorHAnsi" w:cstheme="minorBidi"/>
          <w:b w:val="0"/>
          <w:noProof/>
        </w:rPr>
      </w:pPr>
      <w:hyperlink w:anchor="_Toc55731593" w:history="1">
        <w:r w:rsidR="00821AC3" w:rsidRPr="00D30998">
          <w:rPr>
            <w:rStyle w:val="Hyperlink"/>
            <w:noProof/>
          </w:rPr>
          <w:t>List of Illustrations</w:t>
        </w:r>
        <w:r w:rsidR="00821AC3">
          <w:rPr>
            <w:noProof/>
            <w:webHidden/>
          </w:rPr>
          <w:tab/>
        </w:r>
        <w:r w:rsidR="00821AC3">
          <w:rPr>
            <w:noProof/>
            <w:webHidden/>
          </w:rPr>
          <w:fldChar w:fldCharType="begin"/>
        </w:r>
        <w:r w:rsidR="00821AC3">
          <w:rPr>
            <w:noProof/>
            <w:webHidden/>
          </w:rPr>
          <w:instrText xml:space="preserve"> PAGEREF _Toc55731593 \h </w:instrText>
        </w:r>
        <w:r w:rsidR="00821AC3">
          <w:rPr>
            <w:noProof/>
            <w:webHidden/>
          </w:rPr>
        </w:r>
        <w:r w:rsidR="00821AC3">
          <w:rPr>
            <w:noProof/>
            <w:webHidden/>
          </w:rPr>
          <w:fldChar w:fldCharType="separate"/>
        </w:r>
        <w:r w:rsidR="00821AC3">
          <w:rPr>
            <w:noProof/>
            <w:webHidden/>
          </w:rPr>
          <w:t>xiv</w:t>
        </w:r>
        <w:r w:rsidR="00821AC3">
          <w:rPr>
            <w:noProof/>
            <w:webHidden/>
          </w:rPr>
          <w:fldChar w:fldCharType="end"/>
        </w:r>
      </w:hyperlink>
    </w:p>
    <w:p w14:paraId="56F4A19F" w14:textId="2B2F0DF8" w:rsidR="00821AC3" w:rsidRDefault="00F104FD">
      <w:pPr>
        <w:pStyle w:val="TOC1"/>
        <w:rPr>
          <w:rFonts w:asciiTheme="minorHAnsi" w:eastAsiaTheme="minorEastAsia" w:hAnsiTheme="minorHAnsi" w:cstheme="minorBidi"/>
          <w:b w:val="0"/>
          <w:noProof/>
        </w:rPr>
      </w:pPr>
      <w:hyperlink w:anchor="_Toc55731594" w:history="1">
        <w:r w:rsidR="00821AC3" w:rsidRPr="00D30998">
          <w:rPr>
            <w:rStyle w:val="Hyperlink"/>
            <w:noProof/>
          </w:rPr>
          <w:t>List of Symbols</w:t>
        </w:r>
        <w:r w:rsidR="00821AC3">
          <w:rPr>
            <w:noProof/>
            <w:webHidden/>
          </w:rPr>
          <w:tab/>
        </w:r>
        <w:r w:rsidR="00821AC3">
          <w:rPr>
            <w:noProof/>
            <w:webHidden/>
          </w:rPr>
          <w:fldChar w:fldCharType="begin"/>
        </w:r>
        <w:r w:rsidR="00821AC3">
          <w:rPr>
            <w:noProof/>
            <w:webHidden/>
          </w:rPr>
          <w:instrText xml:space="preserve"> PAGEREF _Toc55731594 \h </w:instrText>
        </w:r>
        <w:r w:rsidR="00821AC3">
          <w:rPr>
            <w:noProof/>
            <w:webHidden/>
          </w:rPr>
        </w:r>
        <w:r w:rsidR="00821AC3">
          <w:rPr>
            <w:noProof/>
            <w:webHidden/>
          </w:rPr>
          <w:fldChar w:fldCharType="separate"/>
        </w:r>
        <w:r w:rsidR="00821AC3">
          <w:rPr>
            <w:noProof/>
            <w:webHidden/>
          </w:rPr>
          <w:t>xv</w:t>
        </w:r>
        <w:r w:rsidR="00821AC3">
          <w:rPr>
            <w:noProof/>
            <w:webHidden/>
          </w:rPr>
          <w:fldChar w:fldCharType="end"/>
        </w:r>
      </w:hyperlink>
    </w:p>
    <w:p w14:paraId="01E935B2" w14:textId="3CC83BF1" w:rsidR="00821AC3" w:rsidRDefault="00F104FD">
      <w:pPr>
        <w:pStyle w:val="TOC1"/>
        <w:rPr>
          <w:rFonts w:asciiTheme="minorHAnsi" w:eastAsiaTheme="minorEastAsia" w:hAnsiTheme="minorHAnsi" w:cstheme="minorBidi"/>
          <w:b w:val="0"/>
          <w:noProof/>
        </w:rPr>
      </w:pPr>
      <w:hyperlink w:anchor="_Toc55731595" w:history="1">
        <w:r w:rsidR="00821AC3" w:rsidRPr="00D30998">
          <w:rPr>
            <w:rStyle w:val="Hyperlink"/>
            <w:noProof/>
          </w:rPr>
          <w:t>List of Abbreviations</w:t>
        </w:r>
        <w:r w:rsidR="00821AC3">
          <w:rPr>
            <w:noProof/>
            <w:webHidden/>
          </w:rPr>
          <w:tab/>
        </w:r>
        <w:r w:rsidR="00821AC3">
          <w:rPr>
            <w:noProof/>
            <w:webHidden/>
          </w:rPr>
          <w:fldChar w:fldCharType="begin"/>
        </w:r>
        <w:r w:rsidR="00821AC3">
          <w:rPr>
            <w:noProof/>
            <w:webHidden/>
          </w:rPr>
          <w:instrText xml:space="preserve"> PAGEREF _Toc55731595 \h </w:instrText>
        </w:r>
        <w:r w:rsidR="00821AC3">
          <w:rPr>
            <w:noProof/>
            <w:webHidden/>
          </w:rPr>
        </w:r>
        <w:r w:rsidR="00821AC3">
          <w:rPr>
            <w:noProof/>
            <w:webHidden/>
          </w:rPr>
          <w:fldChar w:fldCharType="separate"/>
        </w:r>
        <w:r w:rsidR="00821AC3">
          <w:rPr>
            <w:noProof/>
            <w:webHidden/>
          </w:rPr>
          <w:t>xvi</w:t>
        </w:r>
        <w:r w:rsidR="00821AC3">
          <w:rPr>
            <w:noProof/>
            <w:webHidden/>
          </w:rPr>
          <w:fldChar w:fldCharType="end"/>
        </w:r>
      </w:hyperlink>
    </w:p>
    <w:p w14:paraId="6ABD947A" w14:textId="418049BC" w:rsidR="00821AC3" w:rsidRDefault="00F104FD">
      <w:pPr>
        <w:pStyle w:val="TOC1"/>
        <w:rPr>
          <w:rFonts w:asciiTheme="minorHAnsi" w:eastAsiaTheme="minorEastAsia" w:hAnsiTheme="minorHAnsi" w:cstheme="minorBidi"/>
          <w:b w:val="0"/>
          <w:noProof/>
        </w:rPr>
      </w:pPr>
      <w:hyperlink w:anchor="_Toc55731596" w:history="1">
        <w:r w:rsidR="00821AC3" w:rsidRPr="00D30998">
          <w:rPr>
            <w:rStyle w:val="Hyperlink"/>
            <w:noProof/>
          </w:rPr>
          <w:t>Glossary</w:t>
        </w:r>
        <w:r w:rsidR="00821AC3">
          <w:rPr>
            <w:noProof/>
            <w:webHidden/>
          </w:rPr>
          <w:tab/>
        </w:r>
        <w:r w:rsidR="00821AC3">
          <w:rPr>
            <w:noProof/>
            <w:webHidden/>
          </w:rPr>
          <w:fldChar w:fldCharType="begin"/>
        </w:r>
        <w:r w:rsidR="00821AC3">
          <w:rPr>
            <w:noProof/>
            <w:webHidden/>
          </w:rPr>
          <w:instrText xml:space="preserve"> PAGEREF _Toc55731596 \h </w:instrText>
        </w:r>
        <w:r w:rsidR="00821AC3">
          <w:rPr>
            <w:noProof/>
            <w:webHidden/>
          </w:rPr>
        </w:r>
        <w:r w:rsidR="00821AC3">
          <w:rPr>
            <w:noProof/>
            <w:webHidden/>
          </w:rPr>
          <w:fldChar w:fldCharType="separate"/>
        </w:r>
        <w:r w:rsidR="00821AC3">
          <w:rPr>
            <w:noProof/>
            <w:webHidden/>
          </w:rPr>
          <w:t>xvii</w:t>
        </w:r>
        <w:r w:rsidR="00821AC3">
          <w:rPr>
            <w:noProof/>
            <w:webHidden/>
          </w:rPr>
          <w:fldChar w:fldCharType="end"/>
        </w:r>
      </w:hyperlink>
    </w:p>
    <w:p w14:paraId="05F5E99D" w14:textId="294DB72B" w:rsidR="00821AC3" w:rsidRDefault="00F104FD">
      <w:pPr>
        <w:pStyle w:val="TOC1"/>
        <w:rPr>
          <w:rFonts w:asciiTheme="minorHAnsi" w:eastAsiaTheme="minorEastAsia" w:hAnsiTheme="minorHAnsi" w:cstheme="minorBidi"/>
          <w:b w:val="0"/>
          <w:noProof/>
        </w:rPr>
      </w:pPr>
      <w:hyperlink w:anchor="_Toc55731597" w:history="1">
        <w:r w:rsidR="00821AC3" w:rsidRPr="00D30998">
          <w:rPr>
            <w:rStyle w:val="Hyperlink"/>
            <w:noProof/>
          </w:rPr>
          <w:t>Acknowledgements</w:t>
        </w:r>
        <w:r w:rsidR="00821AC3">
          <w:rPr>
            <w:noProof/>
            <w:webHidden/>
          </w:rPr>
          <w:tab/>
        </w:r>
        <w:r w:rsidR="00821AC3">
          <w:rPr>
            <w:noProof/>
            <w:webHidden/>
          </w:rPr>
          <w:fldChar w:fldCharType="begin"/>
        </w:r>
        <w:r w:rsidR="00821AC3">
          <w:rPr>
            <w:noProof/>
            <w:webHidden/>
          </w:rPr>
          <w:instrText xml:space="preserve"> PAGEREF _Toc55731597 \h </w:instrText>
        </w:r>
        <w:r w:rsidR="00821AC3">
          <w:rPr>
            <w:noProof/>
            <w:webHidden/>
          </w:rPr>
        </w:r>
        <w:r w:rsidR="00821AC3">
          <w:rPr>
            <w:noProof/>
            <w:webHidden/>
          </w:rPr>
          <w:fldChar w:fldCharType="separate"/>
        </w:r>
        <w:r w:rsidR="00821AC3">
          <w:rPr>
            <w:noProof/>
            <w:webHidden/>
          </w:rPr>
          <w:t>xviii</w:t>
        </w:r>
        <w:r w:rsidR="00821AC3">
          <w:rPr>
            <w:noProof/>
            <w:webHidden/>
          </w:rPr>
          <w:fldChar w:fldCharType="end"/>
        </w:r>
      </w:hyperlink>
    </w:p>
    <w:p w14:paraId="460FD59F" w14:textId="6D131697" w:rsidR="00821AC3" w:rsidRDefault="00F104FD">
      <w:pPr>
        <w:pStyle w:val="TOC1"/>
        <w:rPr>
          <w:rFonts w:asciiTheme="minorHAnsi" w:eastAsiaTheme="minorEastAsia" w:hAnsiTheme="minorHAnsi" w:cstheme="minorBidi"/>
          <w:b w:val="0"/>
          <w:noProof/>
        </w:rPr>
      </w:pPr>
      <w:hyperlink w:anchor="_Toc55731598" w:history="1">
        <w:r w:rsidR="00821AC3" w:rsidRPr="00D30998">
          <w:rPr>
            <w:rStyle w:val="Hyperlink"/>
            <w:noProof/>
          </w:rPr>
          <w:t>Dedication</w:t>
        </w:r>
        <w:r w:rsidR="00821AC3">
          <w:rPr>
            <w:noProof/>
            <w:webHidden/>
          </w:rPr>
          <w:tab/>
        </w:r>
        <w:r w:rsidR="00821AC3">
          <w:rPr>
            <w:noProof/>
            <w:webHidden/>
          </w:rPr>
          <w:fldChar w:fldCharType="begin"/>
        </w:r>
        <w:r w:rsidR="00821AC3">
          <w:rPr>
            <w:noProof/>
            <w:webHidden/>
          </w:rPr>
          <w:instrText xml:space="preserve"> PAGEREF _Toc55731598 \h </w:instrText>
        </w:r>
        <w:r w:rsidR="00821AC3">
          <w:rPr>
            <w:noProof/>
            <w:webHidden/>
          </w:rPr>
        </w:r>
        <w:r w:rsidR="00821AC3">
          <w:rPr>
            <w:noProof/>
            <w:webHidden/>
          </w:rPr>
          <w:fldChar w:fldCharType="separate"/>
        </w:r>
        <w:r w:rsidR="00821AC3">
          <w:rPr>
            <w:noProof/>
            <w:webHidden/>
          </w:rPr>
          <w:t>xix</w:t>
        </w:r>
        <w:r w:rsidR="00821AC3">
          <w:rPr>
            <w:noProof/>
            <w:webHidden/>
          </w:rPr>
          <w:fldChar w:fldCharType="end"/>
        </w:r>
      </w:hyperlink>
    </w:p>
    <w:p w14:paraId="68830755" w14:textId="1E111FF5" w:rsidR="00821AC3" w:rsidRDefault="00F104FD">
      <w:pPr>
        <w:pStyle w:val="TOC1"/>
        <w:rPr>
          <w:rFonts w:asciiTheme="minorHAnsi" w:eastAsiaTheme="minorEastAsia" w:hAnsiTheme="minorHAnsi" w:cstheme="minorBidi"/>
          <w:b w:val="0"/>
          <w:noProof/>
        </w:rPr>
      </w:pPr>
      <w:hyperlink w:anchor="_Toc55731599" w:history="1">
        <w:r w:rsidR="00821AC3" w:rsidRPr="00D30998">
          <w:rPr>
            <w:rStyle w:val="Hyperlink"/>
            <w:noProof/>
          </w:rPr>
          <w:t>Chapter 1: Introduction</w:t>
        </w:r>
        <w:r w:rsidR="00821AC3">
          <w:rPr>
            <w:noProof/>
            <w:webHidden/>
          </w:rPr>
          <w:tab/>
        </w:r>
        <w:r w:rsidR="00821AC3">
          <w:rPr>
            <w:noProof/>
            <w:webHidden/>
          </w:rPr>
          <w:fldChar w:fldCharType="begin"/>
        </w:r>
        <w:r w:rsidR="00821AC3">
          <w:rPr>
            <w:noProof/>
            <w:webHidden/>
          </w:rPr>
          <w:instrText xml:space="preserve"> PAGEREF _Toc55731599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05BD282A" w14:textId="7B5A8A6B"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0" w:history="1">
        <w:r w:rsidR="00821AC3" w:rsidRPr="00D30998">
          <w:rPr>
            <w:rStyle w:val="Hyperlink"/>
            <w:noProof/>
          </w:rPr>
          <w:t>1.1</w:t>
        </w:r>
        <w:r w:rsidR="00821AC3">
          <w:rPr>
            <w:rFonts w:asciiTheme="minorHAnsi" w:eastAsiaTheme="minorEastAsia" w:hAnsiTheme="minorHAnsi" w:cstheme="minorBidi"/>
            <w:noProof/>
            <w:szCs w:val="24"/>
          </w:rPr>
          <w:tab/>
        </w:r>
        <w:r w:rsidR="00821AC3" w:rsidRPr="00D30998">
          <w:rPr>
            <w:rStyle w:val="Hyperlink"/>
            <w:noProof/>
          </w:rPr>
          <w:t>Historical salmon coexistence</w:t>
        </w:r>
        <w:r w:rsidR="00821AC3">
          <w:rPr>
            <w:noProof/>
            <w:webHidden/>
          </w:rPr>
          <w:tab/>
        </w:r>
        <w:r w:rsidR="00821AC3">
          <w:rPr>
            <w:noProof/>
            <w:webHidden/>
          </w:rPr>
          <w:fldChar w:fldCharType="begin"/>
        </w:r>
        <w:r w:rsidR="00821AC3">
          <w:rPr>
            <w:noProof/>
            <w:webHidden/>
          </w:rPr>
          <w:instrText xml:space="preserve"> PAGEREF _Toc55731600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4BA9665" w14:textId="32225638"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1" w:history="1">
        <w:r w:rsidR="00821AC3" w:rsidRPr="00D30998">
          <w:rPr>
            <w:rStyle w:val="Hyperlink"/>
            <w:noProof/>
          </w:rPr>
          <w:t>1.2</w:t>
        </w:r>
        <w:r w:rsidR="00821AC3">
          <w:rPr>
            <w:rFonts w:asciiTheme="minorHAnsi" w:eastAsiaTheme="minorEastAsia" w:hAnsiTheme="minorHAnsi" w:cstheme="minorBidi"/>
            <w:noProof/>
            <w:szCs w:val="24"/>
          </w:rPr>
          <w:tab/>
        </w:r>
        <w:r w:rsidR="00821AC3" w:rsidRPr="00D30998">
          <w:rPr>
            <w:rStyle w:val="Hyperlink"/>
            <w:noProof/>
          </w:rPr>
          <w:t>Salmon species life history</w:t>
        </w:r>
        <w:r w:rsidR="00821AC3">
          <w:rPr>
            <w:noProof/>
            <w:webHidden/>
          </w:rPr>
          <w:tab/>
        </w:r>
        <w:r w:rsidR="00821AC3">
          <w:rPr>
            <w:noProof/>
            <w:webHidden/>
          </w:rPr>
          <w:fldChar w:fldCharType="begin"/>
        </w:r>
        <w:r w:rsidR="00821AC3">
          <w:rPr>
            <w:noProof/>
            <w:webHidden/>
          </w:rPr>
          <w:instrText xml:space="preserve"> PAGEREF _Toc55731601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52870F1" w14:textId="7FD1411A"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2" w:history="1">
        <w:r w:rsidR="00821AC3" w:rsidRPr="00D30998">
          <w:rPr>
            <w:rStyle w:val="Hyperlink"/>
            <w:noProof/>
          </w:rPr>
          <w:t>1.3</w:t>
        </w:r>
        <w:r w:rsidR="00821AC3">
          <w:rPr>
            <w:rFonts w:asciiTheme="minorHAnsi" w:eastAsiaTheme="minorEastAsia" w:hAnsiTheme="minorHAnsi" w:cstheme="minorBidi"/>
            <w:noProof/>
            <w:szCs w:val="24"/>
          </w:rPr>
          <w:tab/>
        </w:r>
        <w:r w:rsidR="00821AC3" w:rsidRPr="00D30998">
          <w:rPr>
            <w:rStyle w:val="Hyperlink"/>
            <w:noProof/>
          </w:rPr>
          <w:t>Current state of salmon stocks</w:t>
        </w:r>
        <w:r w:rsidR="00821AC3">
          <w:rPr>
            <w:noProof/>
            <w:webHidden/>
          </w:rPr>
          <w:tab/>
        </w:r>
        <w:r w:rsidR="00821AC3">
          <w:rPr>
            <w:noProof/>
            <w:webHidden/>
          </w:rPr>
          <w:fldChar w:fldCharType="begin"/>
        </w:r>
        <w:r w:rsidR="00821AC3">
          <w:rPr>
            <w:noProof/>
            <w:webHidden/>
          </w:rPr>
          <w:instrText xml:space="preserve"> PAGEREF _Toc55731602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3B8195A2" w14:textId="76CC1EA3"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3" w:history="1">
        <w:r w:rsidR="00821AC3" w:rsidRPr="00D30998">
          <w:rPr>
            <w:rStyle w:val="Hyperlink"/>
            <w:noProof/>
          </w:rPr>
          <w:t>1.4</w:t>
        </w:r>
        <w:r w:rsidR="00821AC3">
          <w:rPr>
            <w:rFonts w:asciiTheme="minorHAnsi" w:eastAsiaTheme="minorEastAsia" w:hAnsiTheme="minorHAnsi" w:cstheme="minorBidi"/>
            <w:noProof/>
            <w:szCs w:val="24"/>
          </w:rPr>
          <w:tab/>
        </w:r>
        <w:r w:rsidR="00821AC3" w:rsidRPr="00D30998">
          <w:rPr>
            <w:rStyle w:val="Hyperlink"/>
            <w:noProof/>
          </w:rPr>
          <w:t>Salmon early marine migration</w:t>
        </w:r>
        <w:r w:rsidR="00821AC3">
          <w:rPr>
            <w:noProof/>
            <w:webHidden/>
          </w:rPr>
          <w:tab/>
        </w:r>
        <w:r w:rsidR="00821AC3">
          <w:rPr>
            <w:noProof/>
            <w:webHidden/>
          </w:rPr>
          <w:fldChar w:fldCharType="begin"/>
        </w:r>
        <w:r w:rsidR="00821AC3">
          <w:rPr>
            <w:noProof/>
            <w:webHidden/>
          </w:rPr>
          <w:instrText xml:space="preserve"> PAGEREF _Toc55731603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755637A6" w14:textId="16B1B0A9"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4" w:history="1">
        <w:r w:rsidR="00821AC3" w:rsidRPr="00D30998">
          <w:rPr>
            <w:rStyle w:val="Hyperlink"/>
            <w:noProof/>
          </w:rPr>
          <w:t>1.5</w:t>
        </w:r>
        <w:r w:rsidR="00821AC3">
          <w:rPr>
            <w:rFonts w:asciiTheme="minorHAnsi" w:eastAsiaTheme="minorEastAsia" w:hAnsiTheme="minorHAnsi" w:cstheme="minorBidi"/>
            <w:noProof/>
            <w:szCs w:val="24"/>
          </w:rPr>
          <w:tab/>
        </w:r>
        <w:r w:rsidR="00821AC3" w:rsidRPr="00D30998">
          <w:rPr>
            <w:rStyle w:val="Hyperlink"/>
            <w:noProof/>
          </w:rPr>
          <w:t>Pink and chum salmon feeding and competition</w:t>
        </w:r>
        <w:r w:rsidR="00821AC3">
          <w:rPr>
            <w:noProof/>
            <w:webHidden/>
          </w:rPr>
          <w:tab/>
        </w:r>
        <w:r w:rsidR="00821AC3">
          <w:rPr>
            <w:noProof/>
            <w:webHidden/>
          </w:rPr>
          <w:fldChar w:fldCharType="begin"/>
        </w:r>
        <w:r w:rsidR="00821AC3">
          <w:rPr>
            <w:noProof/>
            <w:webHidden/>
          </w:rPr>
          <w:instrText xml:space="preserve"> PAGEREF _Toc55731604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07A1C64E" w14:textId="73186422" w:rsidR="00821AC3" w:rsidRDefault="00F104FD">
      <w:pPr>
        <w:pStyle w:val="TOC1"/>
        <w:rPr>
          <w:rFonts w:asciiTheme="minorHAnsi" w:eastAsiaTheme="minorEastAsia" w:hAnsiTheme="minorHAnsi" w:cstheme="minorBidi"/>
          <w:b w:val="0"/>
          <w:noProof/>
        </w:rPr>
      </w:pPr>
      <w:hyperlink w:anchor="_Toc55731605" w:history="1">
        <w:r w:rsidR="00821AC3" w:rsidRPr="00D30998">
          <w:rPr>
            <w:rStyle w:val="Hyperlink"/>
            <w:noProof/>
          </w:rPr>
          <w:t>Chapter 2: Juvenile pink and chum salmon divide prey resources in response to poor foraging conditions</w:t>
        </w:r>
        <w:r w:rsidR="00821AC3">
          <w:rPr>
            <w:noProof/>
            <w:webHidden/>
          </w:rPr>
          <w:tab/>
        </w:r>
        <w:r w:rsidR="00821AC3">
          <w:rPr>
            <w:noProof/>
            <w:webHidden/>
          </w:rPr>
          <w:fldChar w:fldCharType="begin"/>
        </w:r>
        <w:r w:rsidR="00821AC3">
          <w:rPr>
            <w:noProof/>
            <w:webHidden/>
          </w:rPr>
          <w:instrText xml:space="preserve"> PAGEREF _Toc55731605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6441607F" w14:textId="69F1B4D8"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6" w:history="1">
        <w:r w:rsidR="00821AC3" w:rsidRPr="00D30998">
          <w:rPr>
            <w:rStyle w:val="Hyperlink"/>
            <w:noProof/>
          </w:rPr>
          <w:t>2.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06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3B1FD0E3" w14:textId="5B7CFFDA"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07" w:history="1">
        <w:r w:rsidR="00821AC3" w:rsidRPr="00D30998">
          <w:rPr>
            <w:rStyle w:val="Hyperlink"/>
            <w:noProof/>
          </w:rPr>
          <w:t>2.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07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4E9D6BC1" w14:textId="38DC404F"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08" w:history="1">
        <w:r w:rsidR="00821AC3" w:rsidRPr="00D30998">
          <w:rPr>
            <w:rStyle w:val="Hyperlink"/>
            <w:noProof/>
          </w:rPr>
          <w:t>2.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08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083BBC69" w14:textId="542DD0F4"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09" w:history="1">
        <w:r w:rsidR="00821AC3" w:rsidRPr="00D30998">
          <w:rPr>
            <w:rStyle w:val="Hyperlink"/>
            <w:noProof/>
          </w:rPr>
          <w:t>2.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09 \h </w:instrText>
        </w:r>
        <w:r w:rsidR="00821AC3">
          <w:rPr>
            <w:noProof/>
            <w:webHidden/>
          </w:rPr>
        </w:r>
        <w:r w:rsidR="00821AC3">
          <w:rPr>
            <w:noProof/>
            <w:webHidden/>
          </w:rPr>
          <w:fldChar w:fldCharType="separate"/>
        </w:r>
        <w:r w:rsidR="00821AC3">
          <w:rPr>
            <w:noProof/>
            <w:webHidden/>
          </w:rPr>
          <w:t>10</w:t>
        </w:r>
        <w:r w:rsidR="00821AC3">
          <w:rPr>
            <w:noProof/>
            <w:webHidden/>
          </w:rPr>
          <w:fldChar w:fldCharType="end"/>
        </w:r>
      </w:hyperlink>
    </w:p>
    <w:p w14:paraId="76B7ADD5" w14:textId="52D2F55F"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0" w:history="1">
        <w:r w:rsidR="00821AC3" w:rsidRPr="00D30998">
          <w:rPr>
            <w:rStyle w:val="Hyperlink"/>
            <w:noProof/>
          </w:rPr>
          <w:t>2.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10 \h </w:instrText>
        </w:r>
        <w:r w:rsidR="00821AC3">
          <w:rPr>
            <w:noProof/>
            <w:webHidden/>
          </w:rPr>
        </w:r>
        <w:r w:rsidR="00821AC3">
          <w:rPr>
            <w:noProof/>
            <w:webHidden/>
          </w:rPr>
          <w:fldChar w:fldCharType="separate"/>
        </w:r>
        <w:r w:rsidR="00821AC3">
          <w:rPr>
            <w:noProof/>
            <w:webHidden/>
          </w:rPr>
          <w:t>11</w:t>
        </w:r>
        <w:r w:rsidR="00821AC3">
          <w:rPr>
            <w:noProof/>
            <w:webHidden/>
          </w:rPr>
          <w:fldChar w:fldCharType="end"/>
        </w:r>
      </w:hyperlink>
    </w:p>
    <w:p w14:paraId="7F94AC3A" w14:textId="2BB9DA3E"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11" w:history="1">
        <w:r w:rsidR="00821AC3" w:rsidRPr="00D30998">
          <w:rPr>
            <w:rStyle w:val="Hyperlink"/>
            <w:noProof/>
          </w:rPr>
          <w:t>2.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11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05A023FC" w14:textId="2E5B6345"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2" w:history="1">
        <w:r w:rsidR="00821AC3" w:rsidRPr="00D30998">
          <w:rPr>
            <w:rStyle w:val="Hyperlink"/>
            <w:noProof/>
          </w:rPr>
          <w:t>2.3.1</w:t>
        </w:r>
        <w:r w:rsidR="00821AC3">
          <w:rPr>
            <w:rFonts w:asciiTheme="minorHAnsi" w:eastAsiaTheme="minorEastAsia" w:hAnsiTheme="minorHAnsi" w:cstheme="minorBidi"/>
            <w:noProof/>
            <w:szCs w:val="24"/>
          </w:rPr>
          <w:tab/>
        </w:r>
        <w:r w:rsidR="00821AC3" w:rsidRPr="00D30998">
          <w:rPr>
            <w:rStyle w:val="Hyperlink"/>
            <w:noProof/>
          </w:rPr>
          <w:t>Environmental conditions and zooplankton</w:t>
        </w:r>
        <w:r w:rsidR="00821AC3">
          <w:rPr>
            <w:noProof/>
            <w:webHidden/>
          </w:rPr>
          <w:tab/>
        </w:r>
        <w:r w:rsidR="00821AC3">
          <w:rPr>
            <w:noProof/>
            <w:webHidden/>
          </w:rPr>
          <w:fldChar w:fldCharType="begin"/>
        </w:r>
        <w:r w:rsidR="00821AC3">
          <w:rPr>
            <w:noProof/>
            <w:webHidden/>
          </w:rPr>
          <w:instrText xml:space="preserve"> PAGEREF _Toc55731612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6B913836" w14:textId="01E7CAD9"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3" w:history="1">
        <w:r w:rsidR="00821AC3" w:rsidRPr="00D30998">
          <w:rPr>
            <w:rStyle w:val="Hyperlink"/>
            <w:noProof/>
          </w:rPr>
          <w:t>2.3.2</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13 \h </w:instrText>
        </w:r>
        <w:r w:rsidR="00821AC3">
          <w:rPr>
            <w:noProof/>
            <w:webHidden/>
          </w:rPr>
        </w:r>
        <w:r w:rsidR="00821AC3">
          <w:rPr>
            <w:noProof/>
            <w:webHidden/>
          </w:rPr>
          <w:fldChar w:fldCharType="separate"/>
        </w:r>
        <w:r w:rsidR="00821AC3">
          <w:rPr>
            <w:noProof/>
            <w:webHidden/>
          </w:rPr>
          <w:t>14</w:t>
        </w:r>
        <w:r w:rsidR="00821AC3">
          <w:rPr>
            <w:noProof/>
            <w:webHidden/>
          </w:rPr>
          <w:fldChar w:fldCharType="end"/>
        </w:r>
      </w:hyperlink>
    </w:p>
    <w:p w14:paraId="3D265C44" w14:textId="622B4AB5"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4" w:history="1">
        <w:r w:rsidR="00821AC3" w:rsidRPr="00D30998">
          <w:rPr>
            <w:rStyle w:val="Hyperlink"/>
            <w:noProof/>
          </w:rPr>
          <w:t>2.3.3</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14 \h </w:instrText>
        </w:r>
        <w:r w:rsidR="00821AC3">
          <w:rPr>
            <w:noProof/>
            <w:webHidden/>
          </w:rPr>
        </w:r>
        <w:r w:rsidR="00821AC3">
          <w:rPr>
            <w:noProof/>
            <w:webHidden/>
          </w:rPr>
          <w:fldChar w:fldCharType="separate"/>
        </w:r>
        <w:r w:rsidR="00821AC3">
          <w:rPr>
            <w:noProof/>
            <w:webHidden/>
          </w:rPr>
          <w:t>16</w:t>
        </w:r>
        <w:r w:rsidR="00821AC3">
          <w:rPr>
            <w:noProof/>
            <w:webHidden/>
          </w:rPr>
          <w:fldChar w:fldCharType="end"/>
        </w:r>
      </w:hyperlink>
    </w:p>
    <w:p w14:paraId="03AE5EDE" w14:textId="3247A31A"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5" w:history="1">
        <w:r w:rsidR="00821AC3" w:rsidRPr="00D30998">
          <w:rPr>
            <w:rStyle w:val="Hyperlink"/>
            <w:noProof/>
          </w:rPr>
          <w:t>2.3.4</w:t>
        </w:r>
        <w:r w:rsidR="00821AC3">
          <w:rPr>
            <w:rFonts w:asciiTheme="minorHAnsi" w:eastAsiaTheme="minorEastAsia" w:hAnsiTheme="minorHAnsi" w:cstheme="minorBidi"/>
            <w:noProof/>
            <w:szCs w:val="24"/>
          </w:rPr>
          <w:tab/>
        </w:r>
        <w:r w:rsidR="00821AC3" w:rsidRPr="00D30998">
          <w:rPr>
            <w:rStyle w:val="Hyperlink"/>
            <w:noProof/>
          </w:rPr>
          <w:t>Diet overlap between pink and chum salmon</w:t>
        </w:r>
        <w:r w:rsidR="00821AC3">
          <w:rPr>
            <w:noProof/>
            <w:webHidden/>
          </w:rPr>
          <w:tab/>
        </w:r>
        <w:r w:rsidR="00821AC3">
          <w:rPr>
            <w:noProof/>
            <w:webHidden/>
          </w:rPr>
          <w:fldChar w:fldCharType="begin"/>
        </w:r>
        <w:r w:rsidR="00821AC3">
          <w:rPr>
            <w:noProof/>
            <w:webHidden/>
          </w:rPr>
          <w:instrText xml:space="preserve"> PAGEREF _Toc55731615 \h </w:instrText>
        </w:r>
        <w:r w:rsidR="00821AC3">
          <w:rPr>
            <w:noProof/>
            <w:webHidden/>
          </w:rPr>
        </w:r>
        <w:r w:rsidR="00821AC3">
          <w:rPr>
            <w:noProof/>
            <w:webHidden/>
          </w:rPr>
          <w:fldChar w:fldCharType="separate"/>
        </w:r>
        <w:r w:rsidR="00821AC3">
          <w:rPr>
            <w:noProof/>
            <w:webHidden/>
          </w:rPr>
          <w:t>17</w:t>
        </w:r>
        <w:r w:rsidR="00821AC3">
          <w:rPr>
            <w:noProof/>
            <w:webHidden/>
          </w:rPr>
          <w:fldChar w:fldCharType="end"/>
        </w:r>
      </w:hyperlink>
    </w:p>
    <w:p w14:paraId="537A2D09" w14:textId="7DBA6F17"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16" w:history="1">
        <w:r w:rsidR="00821AC3" w:rsidRPr="00D30998">
          <w:rPr>
            <w:rStyle w:val="Hyperlink"/>
            <w:noProof/>
          </w:rPr>
          <w:t>2.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16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111E8990" w14:textId="2D256794"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7" w:history="1">
        <w:r w:rsidR="00821AC3" w:rsidRPr="00D30998">
          <w:rPr>
            <w:rStyle w:val="Hyperlink"/>
            <w:noProof/>
          </w:rPr>
          <w:t>2.4.1</w:t>
        </w:r>
        <w:r w:rsidR="00821AC3">
          <w:rPr>
            <w:rFonts w:asciiTheme="minorHAnsi" w:eastAsiaTheme="minorEastAsia" w:hAnsiTheme="minorHAnsi" w:cstheme="minorBidi"/>
            <w:noProof/>
            <w:szCs w:val="24"/>
          </w:rPr>
          <w:tab/>
        </w:r>
        <w:r w:rsidR="00821AC3" w:rsidRPr="00D30998">
          <w:rPr>
            <w:rStyle w:val="Hyperlink"/>
            <w:noProof/>
          </w:rPr>
          <w:t>Pink and chum salmon feeding strategies</w:t>
        </w:r>
        <w:r w:rsidR="00821AC3">
          <w:rPr>
            <w:noProof/>
            <w:webHidden/>
          </w:rPr>
          <w:tab/>
        </w:r>
        <w:r w:rsidR="00821AC3">
          <w:rPr>
            <w:noProof/>
            <w:webHidden/>
          </w:rPr>
          <w:fldChar w:fldCharType="begin"/>
        </w:r>
        <w:r w:rsidR="00821AC3">
          <w:rPr>
            <w:noProof/>
            <w:webHidden/>
          </w:rPr>
          <w:instrText xml:space="preserve"> PAGEREF _Toc55731617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5B90243D" w14:textId="587B889A"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8" w:history="1">
        <w:r w:rsidR="00821AC3" w:rsidRPr="00D30998">
          <w:rPr>
            <w:rStyle w:val="Hyperlink"/>
            <w:noProof/>
          </w:rPr>
          <w:t>2.4.2</w:t>
        </w:r>
        <w:r w:rsidR="00821AC3">
          <w:rPr>
            <w:rFonts w:asciiTheme="minorHAnsi" w:eastAsiaTheme="minorEastAsia" w:hAnsiTheme="minorHAnsi" w:cstheme="minorBidi"/>
            <w:noProof/>
            <w:szCs w:val="24"/>
          </w:rPr>
          <w:tab/>
        </w:r>
        <w:r w:rsidR="00821AC3" w:rsidRPr="00D30998">
          <w:rPr>
            <w:rStyle w:val="Hyperlink"/>
            <w:noProof/>
          </w:rPr>
          <w:t>Feast or famine: salmon feeding and condition</w:t>
        </w:r>
        <w:r w:rsidR="00821AC3">
          <w:rPr>
            <w:noProof/>
            <w:webHidden/>
          </w:rPr>
          <w:tab/>
        </w:r>
        <w:r w:rsidR="00821AC3">
          <w:rPr>
            <w:noProof/>
            <w:webHidden/>
          </w:rPr>
          <w:fldChar w:fldCharType="begin"/>
        </w:r>
        <w:r w:rsidR="00821AC3">
          <w:rPr>
            <w:noProof/>
            <w:webHidden/>
          </w:rPr>
          <w:instrText xml:space="preserve"> PAGEREF _Toc55731618 \h </w:instrText>
        </w:r>
        <w:r w:rsidR="00821AC3">
          <w:rPr>
            <w:noProof/>
            <w:webHidden/>
          </w:rPr>
        </w:r>
        <w:r w:rsidR="00821AC3">
          <w:rPr>
            <w:noProof/>
            <w:webHidden/>
          </w:rPr>
          <w:fldChar w:fldCharType="separate"/>
        </w:r>
        <w:r w:rsidR="00821AC3">
          <w:rPr>
            <w:noProof/>
            <w:webHidden/>
          </w:rPr>
          <w:t>21</w:t>
        </w:r>
        <w:r w:rsidR="00821AC3">
          <w:rPr>
            <w:noProof/>
            <w:webHidden/>
          </w:rPr>
          <w:fldChar w:fldCharType="end"/>
        </w:r>
      </w:hyperlink>
    </w:p>
    <w:p w14:paraId="43CB2A93" w14:textId="5069A149"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19" w:history="1">
        <w:r w:rsidR="00821AC3" w:rsidRPr="00D30998">
          <w:rPr>
            <w:rStyle w:val="Hyperlink"/>
            <w:noProof/>
          </w:rPr>
          <w:t>2.4.3</w:t>
        </w:r>
        <w:r w:rsidR="00821AC3">
          <w:rPr>
            <w:rFonts w:asciiTheme="minorHAnsi" w:eastAsiaTheme="minorEastAsia" w:hAnsiTheme="minorHAnsi" w:cstheme="minorBidi"/>
            <w:noProof/>
            <w:szCs w:val="24"/>
          </w:rPr>
          <w:tab/>
        </w:r>
        <w:r w:rsidR="00821AC3" w:rsidRPr="00D30998">
          <w:rPr>
            <w:rStyle w:val="Hyperlink"/>
            <w:noProof/>
          </w:rPr>
          <w:t>Species competition or coexistence?</w:t>
        </w:r>
        <w:r w:rsidR="00821AC3">
          <w:rPr>
            <w:noProof/>
            <w:webHidden/>
          </w:rPr>
          <w:tab/>
        </w:r>
        <w:r w:rsidR="00821AC3">
          <w:rPr>
            <w:noProof/>
            <w:webHidden/>
          </w:rPr>
          <w:fldChar w:fldCharType="begin"/>
        </w:r>
        <w:r w:rsidR="00821AC3">
          <w:rPr>
            <w:noProof/>
            <w:webHidden/>
          </w:rPr>
          <w:instrText xml:space="preserve"> PAGEREF _Toc55731619 \h </w:instrText>
        </w:r>
        <w:r w:rsidR="00821AC3">
          <w:rPr>
            <w:noProof/>
            <w:webHidden/>
          </w:rPr>
        </w:r>
        <w:r w:rsidR="00821AC3">
          <w:rPr>
            <w:noProof/>
            <w:webHidden/>
          </w:rPr>
          <w:fldChar w:fldCharType="separate"/>
        </w:r>
        <w:r w:rsidR="00821AC3">
          <w:rPr>
            <w:noProof/>
            <w:webHidden/>
          </w:rPr>
          <w:t>23</w:t>
        </w:r>
        <w:r w:rsidR="00821AC3">
          <w:rPr>
            <w:noProof/>
            <w:webHidden/>
          </w:rPr>
          <w:fldChar w:fldCharType="end"/>
        </w:r>
      </w:hyperlink>
    </w:p>
    <w:p w14:paraId="642D3140" w14:textId="472FD61D"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20" w:history="1">
        <w:r w:rsidR="00821AC3" w:rsidRPr="00D30998">
          <w:rPr>
            <w:rStyle w:val="Hyperlink"/>
            <w:noProof/>
          </w:rPr>
          <w:t>2.4.4</w:t>
        </w:r>
        <w:r w:rsidR="00821AC3">
          <w:rPr>
            <w:rFonts w:asciiTheme="minorHAnsi" w:eastAsiaTheme="minorEastAsia" w:hAnsiTheme="minorHAnsi" w:cstheme="minorBidi"/>
            <w:noProof/>
            <w:szCs w:val="24"/>
          </w:rPr>
          <w:tab/>
        </w:r>
        <w:r w:rsidR="00821AC3" w:rsidRPr="00D30998">
          <w:rPr>
            <w:rStyle w:val="Hyperlink"/>
            <w:noProof/>
          </w:rPr>
          <w:t>Limitations and future directions</w:t>
        </w:r>
        <w:r w:rsidR="00821AC3">
          <w:rPr>
            <w:noProof/>
            <w:webHidden/>
          </w:rPr>
          <w:tab/>
        </w:r>
        <w:r w:rsidR="00821AC3">
          <w:rPr>
            <w:noProof/>
            <w:webHidden/>
          </w:rPr>
          <w:fldChar w:fldCharType="begin"/>
        </w:r>
        <w:r w:rsidR="00821AC3">
          <w:rPr>
            <w:noProof/>
            <w:webHidden/>
          </w:rPr>
          <w:instrText xml:space="preserve"> PAGEREF _Toc55731620 \h </w:instrText>
        </w:r>
        <w:r w:rsidR="00821AC3">
          <w:rPr>
            <w:noProof/>
            <w:webHidden/>
          </w:rPr>
        </w:r>
        <w:r w:rsidR="00821AC3">
          <w:rPr>
            <w:noProof/>
            <w:webHidden/>
          </w:rPr>
          <w:fldChar w:fldCharType="separate"/>
        </w:r>
        <w:r w:rsidR="00821AC3">
          <w:rPr>
            <w:noProof/>
            <w:webHidden/>
          </w:rPr>
          <w:t>25</w:t>
        </w:r>
        <w:r w:rsidR="00821AC3">
          <w:rPr>
            <w:noProof/>
            <w:webHidden/>
          </w:rPr>
          <w:fldChar w:fldCharType="end"/>
        </w:r>
      </w:hyperlink>
    </w:p>
    <w:p w14:paraId="34C75B03" w14:textId="3085E7C8"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21" w:history="1">
        <w:r w:rsidR="00821AC3" w:rsidRPr="00D30998">
          <w:rPr>
            <w:rStyle w:val="Hyperlink"/>
            <w:noProof/>
          </w:rPr>
          <w:t>2.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21 \h </w:instrText>
        </w:r>
        <w:r w:rsidR="00821AC3">
          <w:rPr>
            <w:noProof/>
            <w:webHidden/>
          </w:rPr>
        </w:r>
        <w:r w:rsidR="00821AC3">
          <w:rPr>
            <w:noProof/>
            <w:webHidden/>
          </w:rPr>
          <w:fldChar w:fldCharType="separate"/>
        </w:r>
        <w:r w:rsidR="00821AC3">
          <w:rPr>
            <w:noProof/>
            <w:webHidden/>
          </w:rPr>
          <w:t>26</w:t>
        </w:r>
        <w:r w:rsidR="00821AC3">
          <w:rPr>
            <w:noProof/>
            <w:webHidden/>
          </w:rPr>
          <w:fldChar w:fldCharType="end"/>
        </w:r>
      </w:hyperlink>
    </w:p>
    <w:p w14:paraId="5EFB581B" w14:textId="6414C567"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22" w:history="1">
        <w:r w:rsidR="00821AC3" w:rsidRPr="00D30998">
          <w:rPr>
            <w:rStyle w:val="Hyperlink"/>
            <w:rFonts w:eastAsia="Times New Roman"/>
            <w:noProof/>
          </w:rPr>
          <w:t>2.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2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B6FF1BA" w14:textId="654CCC03"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23" w:history="1">
        <w:r w:rsidR="00821AC3" w:rsidRPr="00D30998">
          <w:rPr>
            <w:rStyle w:val="Hyperlink"/>
            <w:noProof/>
          </w:rPr>
          <w:t>2.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23 \h </w:instrText>
        </w:r>
        <w:r w:rsidR="00821AC3">
          <w:rPr>
            <w:noProof/>
            <w:webHidden/>
          </w:rPr>
        </w:r>
        <w:r w:rsidR="00821AC3">
          <w:rPr>
            <w:noProof/>
            <w:webHidden/>
          </w:rPr>
          <w:fldChar w:fldCharType="separate"/>
        </w:r>
        <w:r w:rsidR="00821AC3">
          <w:rPr>
            <w:noProof/>
            <w:webHidden/>
          </w:rPr>
          <w:t>32</w:t>
        </w:r>
        <w:r w:rsidR="00821AC3">
          <w:rPr>
            <w:noProof/>
            <w:webHidden/>
          </w:rPr>
          <w:fldChar w:fldCharType="end"/>
        </w:r>
      </w:hyperlink>
    </w:p>
    <w:p w14:paraId="40995851" w14:textId="5703F193" w:rsidR="00821AC3" w:rsidRDefault="00F104FD">
      <w:pPr>
        <w:pStyle w:val="TOC1"/>
        <w:rPr>
          <w:rFonts w:asciiTheme="minorHAnsi" w:eastAsiaTheme="minorEastAsia" w:hAnsiTheme="minorHAnsi" w:cstheme="minorBidi"/>
          <w:b w:val="0"/>
          <w:noProof/>
        </w:rPr>
      </w:pPr>
      <w:hyperlink w:anchor="_Toc55731624" w:history="1">
        <w:r w:rsidR="00821AC3" w:rsidRPr="00D30998">
          <w:rPr>
            <w:rStyle w:val="Hyperlink"/>
            <w:noProof/>
          </w:rPr>
          <w:t>Chapter 3: Salmon trophic interactions shift with prey phenology and migration timing</w:t>
        </w:r>
        <w:r w:rsidR="00821AC3">
          <w:rPr>
            <w:noProof/>
            <w:webHidden/>
          </w:rPr>
          <w:tab/>
        </w:r>
        <w:r w:rsidR="00821AC3">
          <w:rPr>
            <w:noProof/>
            <w:webHidden/>
          </w:rPr>
          <w:fldChar w:fldCharType="begin"/>
        </w:r>
        <w:r w:rsidR="00821AC3">
          <w:rPr>
            <w:noProof/>
            <w:webHidden/>
          </w:rPr>
          <w:instrText xml:space="preserve"> PAGEREF _Toc55731624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55DDFD0E" w14:textId="53161CFE"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25" w:history="1">
        <w:r w:rsidR="00821AC3" w:rsidRPr="00D30998">
          <w:rPr>
            <w:rStyle w:val="Hyperlink"/>
            <w:noProof/>
          </w:rPr>
          <w:t>3.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25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4041F5ED" w14:textId="2313335A"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26" w:history="1">
        <w:r w:rsidR="00821AC3" w:rsidRPr="00D30998">
          <w:rPr>
            <w:rStyle w:val="Hyperlink"/>
            <w:noProof/>
          </w:rPr>
          <w:t>3.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26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3D8457E5" w14:textId="4B172966"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27" w:history="1">
        <w:r w:rsidR="00821AC3" w:rsidRPr="00D30998">
          <w:rPr>
            <w:rStyle w:val="Hyperlink"/>
            <w:noProof/>
          </w:rPr>
          <w:t>3.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27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192CBB05" w14:textId="3C54A714"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28" w:history="1">
        <w:r w:rsidR="00821AC3" w:rsidRPr="00D30998">
          <w:rPr>
            <w:rStyle w:val="Hyperlink"/>
            <w:noProof/>
          </w:rPr>
          <w:t>3.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28 \h </w:instrText>
        </w:r>
        <w:r w:rsidR="00821AC3">
          <w:rPr>
            <w:noProof/>
            <w:webHidden/>
          </w:rPr>
        </w:r>
        <w:r w:rsidR="00821AC3">
          <w:rPr>
            <w:noProof/>
            <w:webHidden/>
          </w:rPr>
          <w:fldChar w:fldCharType="separate"/>
        </w:r>
        <w:r w:rsidR="00821AC3">
          <w:rPr>
            <w:noProof/>
            <w:webHidden/>
          </w:rPr>
          <w:t>45</w:t>
        </w:r>
        <w:r w:rsidR="00821AC3">
          <w:rPr>
            <w:noProof/>
            <w:webHidden/>
          </w:rPr>
          <w:fldChar w:fldCharType="end"/>
        </w:r>
      </w:hyperlink>
    </w:p>
    <w:p w14:paraId="640F6596" w14:textId="5B01D521"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29" w:history="1">
        <w:r w:rsidR="00821AC3" w:rsidRPr="00D30998">
          <w:rPr>
            <w:rStyle w:val="Hyperlink"/>
            <w:noProof/>
          </w:rPr>
          <w:t>3.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29 \h </w:instrText>
        </w:r>
        <w:r w:rsidR="00821AC3">
          <w:rPr>
            <w:noProof/>
            <w:webHidden/>
          </w:rPr>
        </w:r>
        <w:r w:rsidR="00821AC3">
          <w:rPr>
            <w:noProof/>
            <w:webHidden/>
          </w:rPr>
          <w:fldChar w:fldCharType="separate"/>
        </w:r>
        <w:r w:rsidR="00821AC3">
          <w:rPr>
            <w:noProof/>
            <w:webHidden/>
          </w:rPr>
          <w:t>47</w:t>
        </w:r>
        <w:r w:rsidR="00821AC3">
          <w:rPr>
            <w:noProof/>
            <w:webHidden/>
          </w:rPr>
          <w:fldChar w:fldCharType="end"/>
        </w:r>
      </w:hyperlink>
    </w:p>
    <w:p w14:paraId="3DB9233A" w14:textId="30E60467"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30" w:history="1">
        <w:r w:rsidR="00821AC3" w:rsidRPr="00D30998">
          <w:rPr>
            <w:rStyle w:val="Hyperlink"/>
            <w:noProof/>
          </w:rPr>
          <w:t>3.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30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02894BF4" w14:textId="74E4283A"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1" w:history="1">
        <w:r w:rsidR="00821AC3" w:rsidRPr="00D30998">
          <w:rPr>
            <w:rStyle w:val="Hyperlink"/>
            <w:noProof/>
          </w:rPr>
          <w:t>3.3.1</w:t>
        </w:r>
        <w:r w:rsidR="00821AC3">
          <w:rPr>
            <w:rFonts w:asciiTheme="minorHAnsi" w:eastAsiaTheme="minorEastAsia" w:hAnsiTheme="minorHAnsi" w:cstheme="minorBidi"/>
            <w:noProof/>
            <w:szCs w:val="24"/>
          </w:rPr>
          <w:tab/>
        </w:r>
        <w:r w:rsidR="00821AC3" w:rsidRPr="00D30998">
          <w:rPr>
            <w:rStyle w:val="Hyperlink"/>
            <w:noProof/>
          </w:rPr>
          <w:t>Environmental conditions</w:t>
        </w:r>
        <w:r w:rsidR="00821AC3">
          <w:rPr>
            <w:noProof/>
            <w:webHidden/>
          </w:rPr>
          <w:tab/>
        </w:r>
        <w:r w:rsidR="00821AC3">
          <w:rPr>
            <w:noProof/>
            <w:webHidden/>
          </w:rPr>
          <w:fldChar w:fldCharType="begin"/>
        </w:r>
        <w:r w:rsidR="00821AC3">
          <w:rPr>
            <w:noProof/>
            <w:webHidden/>
          </w:rPr>
          <w:instrText xml:space="preserve"> PAGEREF _Toc55731631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683387FC" w14:textId="0061295E"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2" w:history="1">
        <w:r w:rsidR="00821AC3" w:rsidRPr="00D30998">
          <w:rPr>
            <w:rStyle w:val="Hyperlink"/>
            <w:noProof/>
          </w:rPr>
          <w:t>3.3.2</w:t>
        </w:r>
        <w:r w:rsidR="00821AC3">
          <w:rPr>
            <w:rFonts w:asciiTheme="minorHAnsi" w:eastAsiaTheme="minorEastAsia" w:hAnsiTheme="minorHAnsi" w:cstheme="minorBidi"/>
            <w:noProof/>
            <w:szCs w:val="24"/>
          </w:rPr>
          <w:tab/>
        </w:r>
        <w:r w:rsidR="00821AC3" w:rsidRPr="00D30998">
          <w:rPr>
            <w:rStyle w:val="Hyperlink"/>
            <w:noProof/>
          </w:rPr>
          <w:t>Zooplankton</w:t>
        </w:r>
        <w:r w:rsidR="00821AC3">
          <w:rPr>
            <w:noProof/>
            <w:webHidden/>
          </w:rPr>
          <w:tab/>
        </w:r>
        <w:r w:rsidR="00821AC3">
          <w:rPr>
            <w:noProof/>
            <w:webHidden/>
          </w:rPr>
          <w:fldChar w:fldCharType="begin"/>
        </w:r>
        <w:r w:rsidR="00821AC3">
          <w:rPr>
            <w:noProof/>
            <w:webHidden/>
          </w:rPr>
          <w:instrText xml:space="preserve"> PAGEREF _Toc55731632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1BF4BF2B" w14:textId="2DEC6D82"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3" w:history="1">
        <w:r w:rsidR="00821AC3" w:rsidRPr="00D30998">
          <w:rPr>
            <w:rStyle w:val="Hyperlink"/>
            <w:noProof/>
          </w:rPr>
          <w:t>3.3.3</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33 \h </w:instrText>
        </w:r>
        <w:r w:rsidR="00821AC3">
          <w:rPr>
            <w:noProof/>
            <w:webHidden/>
          </w:rPr>
        </w:r>
        <w:r w:rsidR="00821AC3">
          <w:rPr>
            <w:noProof/>
            <w:webHidden/>
          </w:rPr>
          <w:fldChar w:fldCharType="separate"/>
        </w:r>
        <w:r w:rsidR="00821AC3">
          <w:rPr>
            <w:noProof/>
            <w:webHidden/>
          </w:rPr>
          <w:t>49</w:t>
        </w:r>
        <w:r w:rsidR="00821AC3">
          <w:rPr>
            <w:noProof/>
            <w:webHidden/>
          </w:rPr>
          <w:fldChar w:fldCharType="end"/>
        </w:r>
      </w:hyperlink>
    </w:p>
    <w:p w14:paraId="17569F54" w14:textId="78A5A5B9"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4" w:history="1">
        <w:r w:rsidR="00821AC3" w:rsidRPr="00D30998">
          <w:rPr>
            <w:rStyle w:val="Hyperlink"/>
            <w:noProof/>
          </w:rPr>
          <w:t>3.3.4</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34 \h </w:instrText>
        </w:r>
        <w:r w:rsidR="00821AC3">
          <w:rPr>
            <w:noProof/>
            <w:webHidden/>
          </w:rPr>
        </w:r>
        <w:r w:rsidR="00821AC3">
          <w:rPr>
            <w:noProof/>
            <w:webHidden/>
          </w:rPr>
          <w:fldChar w:fldCharType="separate"/>
        </w:r>
        <w:r w:rsidR="00821AC3">
          <w:rPr>
            <w:noProof/>
            <w:webHidden/>
          </w:rPr>
          <w:t>52</w:t>
        </w:r>
        <w:r w:rsidR="00821AC3">
          <w:rPr>
            <w:noProof/>
            <w:webHidden/>
          </w:rPr>
          <w:fldChar w:fldCharType="end"/>
        </w:r>
      </w:hyperlink>
    </w:p>
    <w:p w14:paraId="712B10A9" w14:textId="3C33080A"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5" w:history="1">
        <w:r w:rsidR="00821AC3" w:rsidRPr="00D30998">
          <w:rPr>
            <w:rStyle w:val="Hyperlink"/>
            <w:noProof/>
          </w:rPr>
          <w:t>3.3.5</w:t>
        </w:r>
        <w:r w:rsidR="00821AC3">
          <w:rPr>
            <w:rFonts w:asciiTheme="minorHAnsi" w:eastAsiaTheme="minorEastAsia" w:hAnsiTheme="minorHAnsi" w:cstheme="minorBidi"/>
            <w:noProof/>
            <w:szCs w:val="24"/>
          </w:rPr>
          <w:tab/>
        </w:r>
        <w:r w:rsidR="00821AC3" w:rsidRPr="00D30998">
          <w:rPr>
            <w:rStyle w:val="Hyperlink"/>
            <w:noProof/>
          </w:rPr>
          <w:t>Diet diversity and overlap between juvenile salmon</w:t>
        </w:r>
        <w:r w:rsidR="00821AC3">
          <w:rPr>
            <w:noProof/>
            <w:webHidden/>
          </w:rPr>
          <w:tab/>
        </w:r>
        <w:r w:rsidR="00821AC3">
          <w:rPr>
            <w:noProof/>
            <w:webHidden/>
          </w:rPr>
          <w:fldChar w:fldCharType="begin"/>
        </w:r>
        <w:r w:rsidR="00821AC3">
          <w:rPr>
            <w:noProof/>
            <w:webHidden/>
          </w:rPr>
          <w:instrText xml:space="preserve"> PAGEREF _Toc55731635 \h </w:instrText>
        </w:r>
        <w:r w:rsidR="00821AC3">
          <w:rPr>
            <w:noProof/>
            <w:webHidden/>
          </w:rPr>
        </w:r>
        <w:r w:rsidR="00821AC3">
          <w:rPr>
            <w:noProof/>
            <w:webHidden/>
          </w:rPr>
          <w:fldChar w:fldCharType="separate"/>
        </w:r>
        <w:r w:rsidR="00821AC3">
          <w:rPr>
            <w:noProof/>
            <w:webHidden/>
          </w:rPr>
          <w:t>53</w:t>
        </w:r>
        <w:r w:rsidR="00821AC3">
          <w:rPr>
            <w:noProof/>
            <w:webHidden/>
          </w:rPr>
          <w:fldChar w:fldCharType="end"/>
        </w:r>
      </w:hyperlink>
    </w:p>
    <w:p w14:paraId="1C2B179C" w14:textId="0C3EFB5E"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6" w:history="1">
        <w:r w:rsidR="00821AC3" w:rsidRPr="00D30998">
          <w:rPr>
            <w:rStyle w:val="Hyperlink"/>
            <w:noProof/>
          </w:rPr>
          <w:t>3.3.6</w:t>
        </w:r>
        <w:r w:rsidR="00821AC3">
          <w:rPr>
            <w:rFonts w:asciiTheme="minorHAnsi" w:eastAsiaTheme="minorEastAsia" w:hAnsiTheme="minorHAnsi" w:cstheme="minorBidi"/>
            <w:noProof/>
            <w:szCs w:val="24"/>
          </w:rPr>
          <w:tab/>
        </w:r>
        <w:r w:rsidR="00821AC3" w:rsidRPr="00D30998">
          <w:rPr>
            <w:rStyle w:val="Hyperlink"/>
            <w:noProof/>
          </w:rPr>
          <w:t>Salmon and prey size</w:t>
        </w:r>
        <w:r w:rsidR="00821AC3">
          <w:rPr>
            <w:noProof/>
            <w:webHidden/>
          </w:rPr>
          <w:tab/>
        </w:r>
        <w:r w:rsidR="00821AC3">
          <w:rPr>
            <w:noProof/>
            <w:webHidden/>
          </w:rPr>
          <w:fldChar w:fldCharType="begin"/>
        </w:r>
        <w:r w:rsidR="00821AC3">
          <w:rPr>
            <w:noProof/>
            <w:webHidden/>
          </w:rPr>
          <w:instrText xml:space="preserve"> PAGEREF _Toc55731636 \h </w:instrText>
        </w:r>
        <w:r w:rsidR="00821AC3">
          <w:rPr>
            <w:noProof/>
            <w:webHidden/>
          </w:rPr>
        </w:r>
        <w:r w:rsidR="00821AC3">
          <w:rPr>
            <w:noProof/>
            <w:webHidden/>
          </w:rPr>
          <w:fldChar w:fldCharType="separate"/>
        </w:r>
        <w:r w:rsidR="00821AC3">
          <w:rPr>
            <w:noProof/>
            <w:webHidden/>
          </w:rPr>
          <w:t>54</w:t>
        </w:r>
        <w:r w:rsidR="00821AC3">
          <w:rPr>
            <w:noProof/>
            <w:webHidden/>
          </w:rPr>
          <w:fldChar w:fldCharType="end"/>
        </w:r>
      </w:hyperlink>
    </w:p>
    <w:p w14:paraId="3C358B06" w14:textId="1C4FF190"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37" w:history="1">
        <w:r w:rsidR="00821AC3" w:rsidRPr="00D30998">
          <w:rPr>
            <w:rStyle w:val="Hyperlink"/>
            <w:noProof/>
          </w:rPr>
          <w:t>3.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37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6D23265D" w14:textId="030DF81F"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8" w:history="1">
        <w:r w:rsidR="00821AC3" w:rsidRPr="00D30998">
          <w:rPr>
            <w:rStyle w:val="Hyperlink"/>
            <w:noProof/>
          </w:rPr>
          <w:t>3.4.1</w:t>
        </w:r>
        <w:r w:rsidR="00821AC3">
          <w:rPr>
            <w:rFonts w:asciiTheme="minorHAnsi" w:eastAsiaTheme="minorEastAsia" w:hAnsiTheme="minorHAnsi" w:cstheme="minorBidi"/>
            <w:noProof/>
            <w:szCs w:val="24"/>
          </w:rPr>
          <w:tab/>
        </w:r>
        <w:r w:rsidR="00821AC3" w:rsidRPr="00D30998">
          <w:rPr>
            <w:rStyle w:val="Hyperlink"/>
            <w:noProof/>
          </w:rPr>
          <w:t>Seasonality and prey phenology</w:t>
        </w:r>
        <w:r w:rsidR="00821AC3">
          <w:rPr>
            <w:noProof/>
            <w:webHidden/>
          </w:rPr>
          <w:tab/>
        </w:r>
        <w:r w:rsidR="00821AC3">
          <w:rPr>
            <w:noProof/>
            <w:webHidden/>
          </w:rPr>
          <w:fldChar w:fldCharType="begin"/>
        </w:r>
        <w:r w:rsidR="00821AC3">
          <w:rPr>
            <w:noProof/>
            <w:webHidden/>
          </w:rPr>
          <w:instrText xml:space="preserve"> PAGEREF _Toc55731638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7883BF09" w14:textId="1579E20F"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39" w:history="1">
        <w:r w:rsidR="00821AC3" w:rsidRPr="00D30998">
          <w:rPr>
            <w:rStyle w:val="Hyperlink"/>
            <w:noProof/>
          </w:rPr>
          <w:t>3.4.2</w:t>
        </w:r>
        <w:r w:rsidR="00821AC3">
          <w:rPr>
            <w:rFonts w:asciiTheme="minorHAnsi" w:eastAsiaTheme="minorEastAsia" w:hAnsiTheme="minorHAnsi" w:cstheme="minorBidi"/>
            <w:noProof/>
            <w:szCs w:val="24"/>
          </w:rPr>
          <w:tab/>
        </w:r>
        <w:r w:rsidR="00821AC3" w:rsidRPr="00D30998">
          <w:rPr>
            <w:rStyle w:val="Hyperlink"/>
            <w:noProof/>
          </w:rPr>
          <w:t>Salmon trophic interactions</w:t>
        </w:r>
        <w:r w:rsidR="00821AC3">
          <w:rPr>
            <w:noProof/>
            <w:webHidden/>
          </w:rPr>
          <w:tab/>
        </w:r>
        <w:r w:rsidR="00821AC3">
          <w:rPr>
            <w:noProof/>
            <w:webHidden/>
          </w:rPr>
          <w:fldChar w:fldCharType="begin"/>
        </w:r>
        <w:r w:rsidR="00821AC3">
          <w:rPr>
            <w:noProof/>
            <w:webHidden/>
          </w:rPr>
          <w:instrText xml:space="preserve"> PAGEREF _Toc55731639 \h </w:instrText>
        </w:r>
        <w:r w:rsidR="00821AC3">
          <w:rPr>
            <w:noProof/>
            <w:webHidden/>
          </w:rPr>
        </w:r>
        <w:r w:rsidR="00821AC3">
          <w:rPr>
            <w:noProof/>
            <w:webHidden/>
          </w:rPr>
          <w:fldChar w:fldCharType="separate"/>
        </w:r>
        <w:r w:rsidR="00821AC3">
          <w:rPr>
            <w:noProof/>
            <w:webHidden/>
          </w:rPr>
          <w:t>56</w:t>
        </w:r>
        <w:r w:rsidR="00821AC3">
          <w:rPr>
            <w:noProof/>
            <w:webHidden/>
          </w:rPr>
          <w:fldChar w:fldCharType="end"/>
        </w:r>
      </w:hyperlink>
    </w:p>
    <w:p w14:paraId="7144A2D8" w14:textId="5AC9E6E9"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40" w:history="1">
        <w:r w:rsidR="00821AC3" w:rsidRPr="00D30998">
          <w:rPr>
            <w:rStyle w:val="Hyperlink"/>
            <w:noProof/>
          </w:rPr>
          <w:t>3.4.3</w:t>
        </w:r>
        <w:r w:rsidR="00821AC3">
          <w:rPr>
            <w:rFonts w:asciiTheme="minorHAnsi" w:eastAsiaTheme="minorEastAsia" w:hAnsiTheme="minorHAnsi" w:cstheme="minorBidi"/>
            <w:noProof/>
            <w:szCs w:val="24"/>
          </w:rPr>
          <w:tab/>
        </w:r>
        <w:r w:rsidR="00821AC3" w:rsidRPr="00D30998">
          <w:rPr>
            <w:rStyle w:val="Hyperlink"/>
            <w:noProof/>
          </w:rPr>
          <w:t>Salmon health implications</w:t>
        </w:r>
        <w:r w:rsidR="00821AC3">
          <w:rPr>
            <w:noProof/>
            <w:webHidden/>
          </w:rPr>
          <w:tab/>
        </w:r>
        <w:r w:rsidR="00821AC3">
          <w:rPr>
            <w:noProof/>
            <w:webHidden/>
          </w:rPr>
          <w:fldChar w:fldCharType="begin"/>
        </w:r>
        <w:r w:rsidR="00821AC3">
          <w:rPr>
            <w:noProof/>
            <w:webHidden/>
          </w:rPr>
          <w:instrText xml:space="preserve"> PAGEREF _Toc55731640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71282BEE" w14:textId="76D014AB" w:rsidR="00821AC3" w:rsidRDefault="00F104FD">
      <w:pPr>
        <w:pStyle w:val="TOC3"/>
        <w:tabs>
          <w:tab w:val="left" w:pos="1440"/>
          <w:tab w:val="right" w:leader="dot" w:pos="9350"/>
        </w:tabs>
        <w:rPr>
          <w:rFonts w:asciiTheme="minorHAnsi" w:eastAsiaTheme="minorEastAsia" w:hAnsiTheme="minorHAnsi" w:cstheme="minorBidi"/>
          <w:noProof/>
          <w:szCs w:val="24"/>
        </w:rPr>
      </w:pPr>
      <w:hyperlink w:anchor="_Toc55731641" w:history="1">
        <w:r w:rsidR="00821AC3" w:rsidRPr="00D30998">
          <w:rPr>
            <w:rStyle w:val="Hyperlink"/>
            <w:noProof/>
          </w:rPr>
          <w:t>3.4.4</w:t>
        </w:r>
        <w:r w:rsidR="00821AC3">
          <w:rPr>
            <w:rFonts w:asciiTheme="minorHAnsi" w:eastAsiaTheme="minorEastAsia" w:hAnsiTheme="minorHAnsi" w:cstheme="minorBidi"/>
            <w:noProof/>
            <w:szCs w:val="24"/>
          </w:rPr>
          <w:tab/>
        </w:r>
        <w:r w:rsidR="00821AC3" w:rsidRPr="00D30998">
          <w:rPr>
            <w:rStyle w:val="Hyperlink"/>
            <w:noProof/>
          </w:rPr>
          <w:t>Predator and prey sizes</w:t>
        </w:r>
        <w:r w:rsidR="00821AC3">
          <w:rPr>
            <w:noProof/>
            <w:webHidden/>
          </w:rPr>
          <w:tab/>
        </w:r>
        <w:r w:rsidR="00821AC3">
          <w:rPr>
            <w:noProof/>
            <w:webHidden/>
          </w:rPr>
          <w:fldChar w:fldCharType="begin"/>
        </w:r>
        <w:r w:rsidR="00821AC3">
          <w:rPr>
            <w:noProof/>
            <w:webHidden/>
          </w:rPr>
          <w:instrText xml:space="preserve"> PAGEREF _Toc55731641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2D2A4638" w14:textId="30BBC4E7"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2" w:history="1">
        <w:r w:rsidR="00821AC3" w:rsidRPr="00D30998">
          <w:rPr>
            <w:rStyle w:val="Hyperlink"/>
            <w:noProof/>
          </w:rPr>
          <w:t>3.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42 \h </w:instrText>
        </w:r>
        <w:r w:rsidR="00821AC3">
          <w:rPr>
            <w:noProof/>
            <w:webHidden/>
          </w:rPr>
        </w:r>
        <w:r w:rsidR="00821AC3">
          <w:rPr>
            <w:noProof/>
            <w:webHidden/>
          </w:rPr>
          <w:fldChar w:fldCharType="separate"/>
        </w:r>
        <w:r w:rsidR="00821AC3">
          <w:rPr>
            <w:noProof/>
            <w:webHidden/>
          </w:rPr>
          <w:t>58</w:t>
        </w:r>
        <w:r w:rsidR="00821AC3">
          <w:rPr>
            <w:noProof/>
            <w:webHidden/>
          </w:rPr>
          <w:fldChar w:fldCharType="end"/>
        </w:r>
      </w:hyperlink>
    </w:p>
    <w:p w14:paraId="49D49674" w14:textId="18560BFD"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3" w:history="1">
        <w:r w:rsidR="00821AC3" w:rsidRPr="00D30998">
          <w:rPr>
            <w:rStyle w:val="Hyperlink"/>
            <w:noProof/>
          </w:rPr>
          <w:t>3.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43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B9CBE3F" w14:textId="22092A03"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4" w:history="1">
        <w:r w:rsidR="00821AC3" w:rsidRPr="00D30998">
          <w:rPr>
            <w:rStyle w:val="Hyperlink"/>
            <w:noProof/>
          </w:rPr>
          <w:t>3.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44 \h </w:instrText>
        </w:r>
        <w:r w:rsidR="00821AC3">
          <w:rPr>
            <w:noProof/>
            <w:webHidden/>
          </w:rPr>
        </w:r>
        <w:r w:rsidR="00821AC3">
          <w:rPr>
            <w:noProof/>
            <w:webHidden/>
          </w:rPr>
          <w:fldChar w:fldCharType="separate"/>
        </w:r>
        <w:r w:rsidR="00821AC3">
          <w:rPr>
            <w:noProof/>
            <w:webHidden/>
          </w:rPr>
          <w:t>64</w:t>
        </w:r>
        <w:r w:rsidR="00821AC3">
          <w:rPr>
            <w:noProof/>
            <w:webHidden/>
          </w:rPr>
          <w:fldChar w:fldCharType="end"/>
        </w:r>
      </w:hyperlink>
    </w:p>
    <w:p w14:paraId="473B7C7C" w14:textId="518586B0" w:rsidR="00821AC3" w:rsidRDefault="00F104FD">
      <w:pPr>
        <w:pStyle w:val="TOC1"/>
        <w:rPr>
          <w:rFonts w:asciiTheme="minorHAnsi" w:eastAsiaTheme="minorEastAsia" w:hAnsiTheme="minorHAnsi" w:cstheme="minorBidi"/>
          <w:b w:val="0"/>
          <w:noProof/>
        </w:rPr>
      </w:pPr>
      <w:hyperlink w:anchor="_Toc55731645" w:history="1">
        <w:r w:rsidR="00821AC3" w:rsidRPr="00D30998">
          <w:rPr>
            <w:rStyle w:val="Hyperlink"/>
            <w:noProof/>
          </w:rPr>
          <w:t>Chapter 4: Conclusion</w:t>
        </w:r>
        <w:r w:rsidR="00821AC3">
          <w:rPr>
            <w:noProof/>
            <w:webHidden/>
          </w:rPr>
          <w:tab/>
        </w:r>
        <w:r w:rsidR="00821AC3">
          <w:rPr>
            <w:noProof/>
            <w:webHidden/>
          </w:rPr>
          <w:fldChar w:fldCharType="begin"/>
        </w:r>
        <w:r w:rsidR="00821AC3">
          <w:rPr>
            <w:noProof/>
            <w:webHidden/>
          </w:rPr>
          <w:instrText xml:space="preserve"> PAGEREF _Toc55731645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502375CA" w14:textId="641DB1D6"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6" w:history="1">
        <w:r w:rsidR="00821AC3" w:rsidRPr="00D30998">
          <w:rPr>
            <w:rStyle w:val="Hyperlink"/>
            <w:noProof/>
          </w:rPr>
          <w:t>4.1</w:t>
        </w:r>
        <w:r w:rsidR="00821AC3">
          <w:rPr>
            <w:rFonts w:asciiTheme="minorHAnsi" w:eastAsiaTheme="minorEastAsia" w:hAnsiTheme="minorHAnsi" w:cstheme="minorBidi"/>
            <w:noProof/>
            <w:szCs w:val="24"/>
          </w:rPr>
          <w:tab/>
        </w:r>
        <w:r w:rsidR="00821AC3" w:rsidRPr="00D30998">
          <w:rPr>
            <w:rStyle w:val="Hyperlink"/>
            <w:noProof/>
          </w:rPr>
          <w:t>Knowledge gap of juvenile pink and chum salmon competition</w:t>
        </w:r>
        <w:r w:rsidR="00821AC3">
          <w:rPr>
            <w:noProof/>
            <w:webHidden/>
          </w:rPr>
          <w:tab/>
        </w:r>
        <w:r w:rsidR="00821AC3">
          <w:rPr>
            <w:noProof/>
            <w:webHidden/>
          </w:rPr>
          <w:fldChar w:fldCharType="begin"/>
        </w:r>
        <w:r w:rsidR="00821AC3">
          <w:rPr>
            <w:noProof/>
            <w:webHidden/>
          </w:rPr>
          <w:instrText xml:space="preserve"> PAGEREF _Toc55731646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7B6AB0ED" w14:textId="26FD3F3D"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7" w:history="1">
        <w:r w:rsidR="00821AC3" w:rsidRPr="00D30998">
          <w:rPr>
            <w:rStyle w:val="Hyperlink"/>
            <w:noProof/>
          </w:rPr>
          <w:t>4.2</w:t>
        </w:r>
        <w:r w:rsidR="00821AC3">
          <w:rPr>
            <w:rFonts w:asciiTheme="minorHAnsi" w:eastAsiaTheme="minorEastAsia" w:hAnsiTheme="minorHAnsi" w:cstheme="minorBidi"/>
            <w:noProof/>
            <w:szCs w:val="24"/>
          </w:rPr>
          <w:tab/>
        </w:r>
        <w:r w:rsidR="00821AC3" w:rsidRPr="00D30998">
          <w:rPr>
            <w:rStyle w:val="Hyperlink"/>
            <w:noProof/>
          </w:rPr>
          <w:t>Diets of juvenile pink and chum salmon in contrasting foraging conditions</w:t>
        </w:r>
        <w:r w:rsidR="00821AC3">
          <w:rPr>
            <w:noProof/>
            <w:webHidden/>
          </w:rPr>
          <w:tab/>
        </w:r>
        <w:r w:rsidR="00821AC3">
          <w:rPr>
            <w:noProof/>
            <w:webHidden/>
          </w:rPr>
          <w:fldChar w:fldCharType="begin"/>
        </w:r>
        <w:r w:rsidR="00821AC3">
          <w:rPr>
            <w:noProof/>
            <w:webHidden/>
          </w:rPr>
          <w:instrText xml:space="preserve"> PAGEREF _Toc55731647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47127F8A" w14:textId="384064E8"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8" w:history="1">
        <w:r w:rsidR="00821AC3" w:rsidRPr="00D30998">
          <w:rPr>
            <w:rStyle w:val="Hyperlink"/>
            <w:noProof/>
          </w:rPr>
          <w:t>4.3</w:t>
        </w:r>
        <w:r w:rsidR="00821AC3">
          <w:rPr>
            <w:rFonts w:asciiTheme="minorHAnsi" w:eastAsiaTheme="minorEastAsia" w:hAnsiTheme="minorHAnsi" w:cstheme="minorBidi"/>
            <w:noProof/>
            <w:szCs w:val="24"/>
          </w:rPr>
          <w:tab/>
        </w:r>
        <w:r w:rsidR="00821AC3" w:rsidRPr="00D30998">
          <w:rPr>
            <w:rStyle w:val="Hyperlink"/>
            <w:noProof/>
          </w:rPr>
          <w:t>Trophic interactions of pink and chum salmon during outmigration</w:t>
        </w:r>
        <w:r w:rsidR="00821AC3">
          <w:rPr>
            <w:noProof/>
            <w:webHidden/>
          </w:rPr>
          <w:tab/>
        </w:r>
        <w:r w:rsidR="00821AC3">
          <w:rPr>
            <w:noProof/>
            <w:webHidden/>
          </w:rPr>
          <w:fldChar w:fldCharType="begin"/>
        </w:r>
        <w:r w:rsidR="00821AC3">
          <w:rPr>
            <w:noProof/>
            <w:webHidden/>
          </w:rPr>
          <w:instrText xml:space="preserve"> PAGEREF _Toc55731648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BB3AC52" w14:textId="130EB790" w:rsidR="00821AC3" w:rsidRDefault="00F104FD">
      <w:pPr>
        <w:pStyle w:val="TOC2"/>
        <w:tabs>
          <w:tab w:val="left" w:pos="960"/>
          <w:tab w:val="right" w:leader="dot" w:pos="9350"/>
        </w:tabs>
        <w:rPr>
          <w:rFonts w:asciiTheme="minorHAnsi" w:eastAsiaTheme="minorEastAsia" w:hAnsiTheme="minorHAnsi" w:cstheme="minorBidi"/>
          <w:noProof/>
          <w:szCs w:val="24"/>
        </w:rPr>
      </w:pPr>
      <w:hyperlink w:anchor="_Toc55731649" w:history="1">
        <w:r w:rsidR="00821AC3" w:rsidRPr="00D30998">
          <w:rPr>
            <w:rStyle w:val="Hyperlink"/>
            <w:noProof/>
          </w:rPr>
          <w:t>4.4</w:t>
        </w:r>
        <w:r w:rsidR="00821AC3">
          <w:rPr>
            <w:rFonts w:asciiTheme="minorHAnsi" w:eastAsiaTheme="minorEastAsia" w:hAnsiTheme="minorHAnsi" w:cstheme="minorBidi"/>
            <w:noProof/>
            <w:szCs w:val="24"/>
          </w:rPr>
          <w:tab/>
        </w:r>
        <w:r w:rsidR="00821AC3" w:rsidRPr="00D30998">
          <w:rPr>
            <w:rStyle w:val="Hyperlink"/>
            <w:noProof/>
          </w:rPr>
          <w:t>Pink and chum salmon as ecosystem indicators</w:t>
        </w:r>
        <w:r w:rsidR="00821AC3">
          <w:rPr>
            <w:noProof/>
            <w:webHidden/>
          </w:rPr>
          <w:tab/>
        </w:r>
        <w:r w:rsidR="00821AC3">
          <w:rPr>
            <w:noProof/>
            <w:webHidden/>
          </w:rPr>
          <w:fldChar w:fldCharType="begin"/>
        </w:r>
        <w:r w:rsidR="00821AC3">
          <w:rPr>
            <w:noProof/>
            <w:webHidden/>
          </w:rPr>
          <w:instrText xml:space="preserve"> PAGEREF _Toc55731649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6E6A1CE" w14:textId="56C1A559" w:rsidR="00821AC3" w:rsidRDefault="00F104FD">
      <w:pPr>
        <w:pStyle w:val="TOC1"/>
        <w:rPr>
          <w:rFonts w:asciiTheme="minorHAnsi" w:eastAsiaTheme="minorEastAsia" w:hAnsiTheme="minorHAnsi" w:cstheme="minorBidi"/>
          <w:b w:val="0"/>
          <w:noProof/>
        </w:rPr>
      </w:pPr>
      <w:hyperlink w:anchor="_Toc55731650" w:history="1">
        <w:r w:rsidR="00821AC3" w:rsidRPr="00D30998">
          <w:rPr>
            <w:rStyle w:val="Hyperlink"/>
            <w:noProof/>
          </w:rPr>
          <w:t>References</w:t>
        </w:r>
        <w:r w:rsidR="00821AC3">
          <w:rPr>
            <w:noProof/>
            <w:webHidden/>
          </w:rPr>
          <w:tab/>
        </w:r>
        <w:r w:rsidR="00821AC3">
          <w:rPr>
            <w:noProof/>
            <w:webHidden/>
          </w:rPr>
          <w:fldChar w:fldCharType="begin"/>
        </w:r>
        <w:r w:rsidR="00821AC3">
          <w:rPr>
            <w:noProof/>
            <w:webHidden/>
          </w:rPr>
          <w:instrText xml:space="preserve"> PAGEREF _Toc55731650 \h </w:instrText>
        </w:r>
        <w:r w:rsidR="00821AC3">
          <w:rPr>
            <w:noProof/>
            <w:webHidden/>
          </w:rPr>
        </w:r>
        <w:r w:rsidR="00821AC3">
          <w:rPr>
            <w:noProof/>
            <w:webHidden/>
          </w:rPr>
          <w:fldChar w:fldCharType="separate"/>
        </w:r>
        <w:r w:rsidR="00821AC3">
          <w:rPr>
            <w:noProof/>
            <w:webHidden/>
          </w:rPr>
          <w:t>75</w:t>
        </w:r>
        <w:r w:rsidR="00821AC3">
          <w:rPr>
            <w:noProof/>
            <w:webHidden/>
          </w:rPr>
          <w:fldChar w:fldCharType="end"/>
        </w:r>
      </w:hyperlink>
    </w:p>
    <w:p w14:paraId="78DA1168" w14:textId="1714EEBF" w:rsidR="00821AC3" w:rsidRDefault="00F104FD">
      <w:pPr>
        <w:pStyle w:val="TOC1"/>
        <w:rPr>
          <w:rFonts w:asciiTheme="minorHAnsi" w:eastAsiaTheme="minorEastAsia" w:hAnsiTheme="minorHAnsi" w:cstheme="minorBidi"/>
          <w:b w:val="0"/>
          <w:noProof/>
        </w:rPr>
      </w:pPr>
      <w:hyperlink w:anchor="_Toc55731651" w:history="1">
        <w:r w:rsidR="00821AC3" w:rsidRPr="00D30998">
          <w:rPr>
            <w:rStyle w:val="Hyperlink"/>
            <w:noProof/>
          </w:rPr>
          <w:t>Appendix</w:t>
        </w:r>
        <w:r w:rsidR="00821AC3">
          <w:rPr>
            <w:noProof/>
            <w:webHidden/>
          </w:rPr>
          <w:tab/>
        </w:r>
        <w:r w:rsidR="00821AC3">
          <w:rPr>
            <w:noProof/>
            <w:webHidden/>
          </w:rPr>
          <w:fldChar w:fldCharType="begin"/>
        </w:r>
        <w:r w:rsidR="00821AC3">
          <w:rPr>
            <w:noProof/>
            <w:webHidden/>
          </w:rPr>
          <w:instrText xml:space="preserve"> PAGEREF _Toc55731651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p>
    <w:p w14:paraId="6D086767" w14:textId="60DABE1D"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5731591"/>
      <w:r w:rsidRPr="00987FD4">
        <w:t>List of Tables</w:t>
      </w:r>
      <w:bookmarkEnd w:id="8"/>
    </w:p>
    <w:p w14:paraId="67C541EE" w14:textId="75FFD9FC" w:rsidR="00EB46DF" w:rsidRDefault="00EB46DF" w:rsidP="00DF2943">
      <w:pPr>
        <w:pStyle w:val="TableofFigures"/>
      </w:pPr>
    </w:p>
    <w:p w14:paraId="652558A2" w14:textId="25138FFD" w:rsidR="00821AC3"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731652" w:history="1">
        <w:r w:rsidR="00821AC3" w:rsidRPr="00276C79">
          <w:rPr>
            <w:rStyle w:val="Hyperlink"/>
            <w:noProof/>
          </w:rPr>
          <w:t>Table 2.1 Survey dates, salmon sample sizes, dates, environmental surface data, and zooplankton biomass by size fraction.</w:t>
        </w:r>
        <w:r w:rsidR="00821AC3">
          <w:rPr>
            <w:noProof/>
            <w:webHidden/>
          </w:rPr>
          <w:tab/>
        </w:r>
        <w:r w:rsidR="00821AC3">
          <w:rPr>
            <w:noProof/>
            <w:webHidden/>
          </w:rPr>
          <w:fldChar w:fldCharType="begin"/>
        </w:r>
        <w:r w:rsidR="00821AC3">
          <w:rPr>
            <w:noProof/>
            <w:webHidden/>
          </w:rPr>
          <w:instrText xml:space="preserve"> PAGEREF _Toc5573165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4C63C5B" w14:textId="48BEED7B"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3" w:history="1">
        <w:r w:rsidR="00821AC3" w:rsidRPr="00276C79">
          <w:rPr>
            <w:rStyle w:val="Hyperlink"/>
            <w:noProof/>
          </w:rPr>
          <w:t>Table 2.2 Zooplankton relative abundance (expressed as percent) at each site, summarized by the main groups.</w:t>
        </w:r>
        <w:r w:rsidR="00821AC3">
          <w:rPr>
            <w:noProof/>
            <w:webHidden/>
          </w:rPr>
          <w:tab/>
        </w:r>
        <w:r w:rsidR="00821AC3">
          <w:rPr>
            <w:noProof/>
            <w:webHidden/>
          </w:rPr>
          <w:fldChar w:fldCharType="begin"/>
        </w:r>
        <w:r w:rsidR="00821AC3">
          <w:rPr>
            <w:noProof/>
            <w:webHidden/>
          </w:rPr>
          <w:instrText xml:space="preserve"> PAGEREF _Toc55731653 \h </w:instrText>
        </w:r>
        <w:r w:rsidR="00821AC3">
          <w:rPr>
            <w:noProof/>
            <w:webHidden/>
          </w:rPr>
        </w:r>
        <w:r w:rsidR="00821AC3">
          <w:rPr>
            <w:noProof/>
            <w:webHidden/>
          </w:rPr>
          <w:fldChar w:fldCharType="separate"/>
        </w:r>
        <w:r w:rsidR="00821AC3">
          <w:rPr>
            <w:noProof/>
            <w:webHidden/>
          </w:rPr>
          <w:t>29</w:t>
        </w:r>
        <w:r w:rsidR="00821AC3">
          <w:rPr>
            <w:noProof/>
            <w:webHidden/>
          </w:rPr>
          <w:fldChar w:fldCharType="end"/>
        </w:r>
      </w:hyperlink>
    </w:p>
    <w:p w14:paraId="2406526A" w14:textId="708EC674"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4" w:history="1">
        <w:r w:rsidR="00821AC3" w:rsidRPr="00276C79">
          <w:rPr>
            <w:rStyle w:val="Hyperlink"/>
            <w:noProof/>
          </w:rPr>
          <w:t>Table 2.3 Diet composition summary by average relative wet weight (expressed as percent) of the main groups of prey for pink (PI) and chum (CU) salmon at each site.</w:t>
        </w:r>
        <w:r w:rsidR="00821AC3">
          <w:rPr>
            <w:noProof/>
            <w:webHidden/>
          </w:rPr>
          <w:tab/>
        </w:r>
        <w:r w:rsidR="00821AC3">
          <w:rPr>
            <w:noProof/>
            <w:webHidden/>
          </w:rPr>
          <w:fldChar w:fldCharType="begin"/>
        </w:r>
        <w:r w:rsidR="00821AC3">
          <w:rPr>
            <w:noProof/>
            <w:webHidden/>
          </w:rPr>
          <w:instrText xml:space="preserve"> PAGEREF _Toc55731654 \h </w:instrText>
        </w:r>
        <w:r w:rsidR="00821AC3">
          <w:rPr>
            <w:noProof/>
            <w:webHidden/>
          </w:rPr>
        </w:r>
        <w:r w:rsidR="00821AC3">
          <w:rPr>
            <w:noProof/>
            <w:webHidden/>
          </w:rPr>
          <w:fldChar w:fldCharType="separate"/>
        </w:r>
        <w:r w:rsidR="00821AC3">
          <w:rPr>
            <w:noProof/>
            <w:webHidden/>
          </w:rPr>
          <w:t>30</w:t>
        </w:r>
        <w:r w:rsidR="00821AC3">
          <w:rPr>
            <w:noProof/>
            <w:webHidden/>
          </w:rPr>
          <w:fldChar w:fldCharType="end"/>
        </w:r>
      </w:hyperlink>
    </w:p>
    <w:p w14:paraId="219480CE" w14:textId="6DCABAF9"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5" w:history="1">
        <w:r w:rsidR="00821AC3" w:rsidRPr="00276C7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821AC3">
          <w:rPr>
            <w:noProof/>
            <w:webHidden/>
          </w:rPr>
          <w:tab/>
        </w:r>
        <w:r w:rsidR="00821AC3">
          <w:rPr>
            <w:noProof/>
            <w:webHidden/>
          </w:rPr>
          <w:fldChar w:fldCharType="begin"/>
        </w:r>
        <w:r w:rsidR="00821AC3">
          <w:rPr>
            <w:noProof/>
            <w:webHidden/>
          </w:rPr>
          <w:instrText xml:space="preserve"> PAGEREF _Toc55731655 \h </w:instrText>
        </w:r>
        <w:r w:rsidR="00821AC3">
          <w:rPr>
            <w:noProof/>
            <w:webHidden/>
          </w:rPr>
        </w:r>
        <w:r w:rsidR="00821AC3">
          <w:rPr>
            <w:noProof/>
            <w:webHidden/>
          </w:rPr>
          <w:fldChar w:fldCharType="separate"/>
        </w:r>
        <w:r w:rsidR="00821AC3">
          <w:rPr>
            <w:noProof/>
            <w:webHidden/>
          </w:rPr>
          <w:t>31</w:t>
        </w:r>
        <w:r w:rsidR="00821AC3">
          <w:rPr>
            <w:noProof/>
            <w:webHidden/>
          </w:rPr>
          <w:fldChar w:fldCharType="end"/>
        </w:r>
      </w:hyperlink>
    </w:p>
    <w:p w14:paraId="591E1F93" w14:textId="1F86700E"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6" w:history="1">
        <w:r w:rsidR="00821AC3" w:rsidRPr="00276C79">
          <w:rPr>
            <w:rStyle w:val="Hyperlink"/>
            <w:noProof/>
          </w:rPr>
          <w:t>Table 3.1 Sampling during salmon outmigration (May to July) through the Discovery Islands and Johnstone Strait in 2015 and 2016.</w:t>
        </w:r>
        <w:r w:rsidR="00821AC3">
          <w:rPr>
            <w:noProof/>
            <w:webHidden/>
          </w:rPr>
          <w:tab/>
        </w:r>
        <w:r w:rsidR="00821AC3">
          <w:rPr>
            <w:noProof/>
            <w:webHidden/>
          </w:rPr>
          <w:fldChar w:fldCharType="begin"/>
        </w:r>
        <w:r w:rsidR="00821AC3">
          <w:rPr>
            <w:noProof/>
            <w:webHidden/>
          </w:rPr>
          <w:instrText xml:space="preserve"> PAGEREF _Toc55731656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3AE21D7" w14:textId="15502600"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7" w:history="1">
        <w:r w:rsidR="00821AC3" w:rsidRPr="00276C79">
          <w:rPr>
            <w:rStyle w:val="Hyperlink"/>
            <w:noProof/>
          </w:rPr>
          <w:t>Table 3.2 Zooplankton relative abundance (expressed as percent) by major groups.</w:t>
        </w:r>
        <w:r w:rsidR="00821AC3">
          <w:rPr>
            <w:noProof/>
            <w:webHidden/>
          </w:rPr>
          <w:tab/>
        </w:r>
        <w:r w:rsidR="00821AC3">
          <w:rPr>
            <w:noProof/>
            <w:webHidden/>
          </w:rPr>
          <w:fldChar w:fldCharType="begin"/>
        </w:r>
        <w:r w:rsidR="00821AC3">
          <w:rPr>
            <w:noProof/>
            <w:webHidden/>
          </w:rPr>
          <w:instrText xml:space="preserve"> PAGEREF _Toc55731657 \h </w:instrText>
        </w:r>
        <w:r w:rsidR="00821AC3">
          <w:rPr>
            <w:noProof/>
            <w:webHidden/>
          </w:rPr>
        </w:r>
        <w:r w:rsidR="00821AC3">
          <w:rPr>
            <w:noProof/>
            <w:webHidden/>
          </w:rPr>
          <w:fldChar w:fldCharType="separate"/>
        </w:r>
        <w:r w:rsidR="00821AC3">
          <w:rPr>
            <w:noProof/>
            <w:webHidden/>
          </w:rPr>
          <w:t>61</w:t>
        </w:r>
        <w:r w:rsidR="00821AC3">
          <w:rPr>
            <w:noProof/>
            <w:webHidden/>
          </w:rPr>
          <w:fldChar w:fldCharType="end"/>
        </w:r>
      </w:hyperlink>
    </w:p>
    <w:p w14:paraId="7A553455" w14:textId="3BCF2108"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8" w:history="1">
        <w:r w:rsidR="00821AC3" w:rsidRPr="00276C7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821AC3">
          <w:rPr>
            <w:noProof/>
            <w:webHidden/>
          </w:rPr>
          <w:tab/>
        </w:r>
        <w:r w:rsidR="00821AC3">
          <w:rPr>
            <w:noProof/>
            <w:webHidden/>
          </w:rPr>
          <w:fldChar w:fldCharType="begin"/>
        </w:r>
        <w:r w:rsidR="00821AC3">
          <w:rPr>
            <w:noProof/>
            <w:webHidden/>
          </w:rPr>
          <w:instrText xml:space="preserve"> PAGEREF _Toc55731658 \h </w:instrText>
        </w:r>
        <w:r w:rsidR="00821AC3">
          <w:rPr>
            <w:noProof/>
            <w:webHidden/>
          </w:rPr>
        </w:r>
        <w:r w:rsidR="00821AC3">
          <w:rPr>
            <w:noProof/>
            <w:webHidden/>
          </w:rPr>
          <w:fldChar w:fldCharType="separate"/>
        </w:r>
        <w:r w:rsidR="00821AC3">
          <w:rPr>
            <w:noProof/>
            <w:webHidden/>
          </w:rPr>
          <w:t>62</w:t>
        </w:r>
        <w:r w:rsidR="00821AC3">
          <w:rPr>
            <w:noProof/>
            <w:webHidden/>
          </w:rPr>
          <w:fldChar w:fldCharType="end"/>
        </w:r>
      </w:hyperlink>
    </w:p>
    <w:p w14:paraId="31C58B34" w14:textId="25DA513B" w:rsidR="00821AC3" w:rsidRDefault="00F104FD">
      <w:pPr>
        <w:pStyle w:val="TableofFigures"/>
        <w:tabs>
          <w:tab w:val="right" w:leader="dot" w:pos="9350"/>
        </w:tabs>
        <w:rPr>
          <w:rFonts w:asciiTheme="minorHAnsi" w:eastAsiaTheme="minorEastAsia" w:hAnsiTheme="minorHAnsi" w:cstheme="minorBidi"/>
          <w:iCs w:val="0"/>
          <w:noProof/>
          <w:color w:val="auto"/>
          <w:szCs w:val="24"/>
        </w:rPr>
      </w:pPr>
      <w:hyperlink w:anchor="_Toc55731659" w:history="1">
        <w:r w:rsidR="00821AC3" w:rsidRPr="00276C79">
          <w:rPr>
            <w:rStyle w:val="Hyperlink"/>
            <w:noProof/>
          </w:rPr>
          <w:t>Table 3.4 Diet composition summary (% wet weight) of juvenile salmon by site and year.</w:t>
        </w:r>
        <w:r w:rsidR="00821AC3">
          <w:rPr>
            <w:noProof/>
            <w:webHidden/>
          </w:rPr>
          <w:tab/>
        </w:r>
        <w:r w:rsidR="00821AC3">
          <w:rPr>
            <w:noProof/>
            <w:webHidden/>
          </w:rPr>
          <w:fldChar w:fldCharType="begin"/>
        </w:r>
        <w:r w:rsidR="00821AC3">
          <w:rPr>
            <w:noProof/>
            <w:webHidden/>
          </w:rPr>
          <w:instrText xml:space="preserve"> PAGEREF _Toc55731659 \h </w:instrText>
        </w:r>
        <w:r w:rsidR="00821AC3">
          <w:rPr>
            <w:noProof/>
            <w:webHidden/>
          </w:rPr>
        </w:r>
        <w:r w:rsidR="00821AC3">
          <w:rPr>
            <w:noProof/>
            <w:webHidden/>
          </w:rPr>
          <w:fldChar w:fldCharType="separate"/>
        </w:r>
        <w:r w:rsidR="00821AC3">
          <w:rPr>
            <w:noProof/>
            <w:webHidden/>
          </w:rPr>
          <w:t>63</w:t>
        </w:r>
        <w:r w:rsidR="00821AC3">
          <w:rPr>
            <w:noProof/>
            <w:webHidden/>
          </w:rPr>
          <w:fldChar w:fldCharType="end"/>
        </w:r>
      </w:hyperlink>
    </w:p>
    <w:p w14:paraId="44A764F0" w14:textId="7ED3B5AA" w:rsidR="00DB463E" w:rsidRPr="00EB46DF" w:rsidRDefault="00F104FD" w:rsidP="007B36CA">
      <w:pPr>
        <w:pStyle w:val="TableofFigures"/>
        <w:tabs>
          <w:tab w:val="right" w:leader="dot" w:pos="9350"/>
        </w:tabs>
      </w:pPr>
      <w:hyperlink w:anchor="_Toc55731660" w:history="1">
        <w:r w:rsidR="00821AC3" w:rsidRPr="00276C79">
          <w:rPr>
            <w:rStyle w:val="Hyperlink"/>
            <w:noProof/>
          </w:rPr>
          <w:t>Table A.1 Diet composition (% wet weight) summary of juvenile salmon for each sampling date 2015-2016.</w:t>
        </w:r>
        <w:r w:rsidR="00821AC3">
          <w:rPr>
            <w:noProof/>
            <w:webHidden/>
          </w:rPr>
          <w:tab/>
        </w:r>
        <w:r w:rsidR="00821AC3">
          <w:rPr>
            <w:noProof/>
            <w:webHidden/>
          </w:rPr>
          <w:fldChar w:fldCharType="begin"/>
        </w:r>
        <w:r w:rsidR="00821AC3">
          <w:rPr>
            <w:noProof/>
            <w:webHidden/>
          </w:rPr>
          <w:instrText xml:space="preserve"> PAGEREF _Toc55731660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r w:rsidR="00E52030">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5731592"/>
      <w:r w:rsidRPr="00987FD4">
        <w:t>List of Figures</w:t>
      </w:r>
      <w:bookmarkEnd w:id="9"/>
      <w:bookmarkEnd w:id="10"/>
      <w:bookmarkEnd w:id="11"/>
    </w:p>
    <w:p w14:paraId="7AA79182" w14:textId="77777777" w:rsidR="00DB463E" w:rsidRPr="00EB46DF" w:rsidRDefault="00DB463E" w:rsidP="00DF2943">
      <w:pPr>
        <w:rPr>
          <w:rFonts w:cs="Times New Roman"/>
        </w:rPr>
      </w:pPr>
    </w:p>
    <w:p w14:paraId="6FBCD7CE" w14:textId="7737DB43" w:rsidR="00821AC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821AC3">
        <w:rPr>
          <w:noProof/>
        </w:rPr>
        <w:t>Figure 2.1 Map of salmon survey stations in the Discovery Islands and Johnstone Strait. Inset map (left) shows the British Columbia coast with the study region highlighted in red.</w:t>
      </w:r>
      <w:r w:rsidR="00821AC3">
        <w:rPr>
          <w:noProof/>
        </w:rPr>
        <w:tab/>
      </w:r>
      <w:r w:rsidR="00821AC3">
        <w:rPr>
          <w:noProof/>
        </w:rPr>
        <w:fldChar w:fldCharType="begin"/>
      </w:r>
      <w:r w:rsidR="00821AC3">
        <w:rPr>
          <w:noProof/>
        </w:rPr>
        <w:instrText xml:space="preserve"> PAGEREF _Toc55731661 \h </w:instrText>
      </w:r>
      <w:r w:rsidR="00821AC3">
        <w:rPr>
          <w:noProof/>
        </w:rPr>
      </w:r>
      <w:r w:rsidR="00821AC3">
        <w:rPr>
          <w:noProof/>
        </w:rPr>
        <w:fldChar w:fldCharType="separate"/>
      </w:r>
      <w:r w:rsidR="00821AC3">
        <w:rPr>
          <w:noProof/>
        </w:rPr>
        <w:t>32</w:t>
      </w:r>
      <w:r w:rsidR="00821AC3">
        <w:rPr>
          <w:noProof/>
        </w:rPr>
        <w:fldChar w:fldCharType="end"/>
      </w:r>
    </w:p>
    <w:p w14:paraId="3AAFFE6B" w14:textId="63F37BA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731662 \h </w:instrText>
      </w:r>
      <w:r>
        <w:rPr>
          <w:noProof/>
        </w:rPr>
      </w:r>
      <w:r>
        <w:rPr>
          <w:noProof/>
        </w:rPr>
        <w:fldChar w:fldCharType="separate"/>
      </w:r>
      <w:r>
        <w:rPr>
          <w:noProof/>
        </w:rPr>
        <w:t>33</w:t>
      </w:r>
      <w:r>
        <w:rPr>
          <w:noProof/>
        </w:rPr>
        <w:fldChar w:fldCharType="end"/>
      </w:r>
    </w:p>
    <w:p w14:paraId="0CC01DC6" w14:textId="049917DA"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731663 \h </w:instrText>
      </w:r>
      <w:r>
        <w:rPr>
          <w:noProof/>
        </w:rPr>
      </w:r>
      <w:r>
        <w:rPr>
          <w:noProof/>
        </w:rPr>
        <w:fldChar w:fldCharType="separate"/>
      </w:r>
      <w:r>
        <w:rPr>
          <w:noProof/>
        </w:rPr>
        <w:t>34</w:t>
      </w:r>
      <w:r>
        <w:rPr>
          <w:noProof/>
        </w:rPr>
        <w:fldChar w:fldCharType="end"/>
      </w:r>
    </w:p>
    <w:p w14:paraId="4142F2AC" w14:textId="3E652F3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731664 \h </w:instrText>
      </w:r>
      <w:r>
        <w:rPr>
          <w:noProof/>
        </w:rPr>
      </w:r>
      <w:r>
        <w:rPr>
          <w:noProof/>
        </w:rPr>
        <w:fldChar w:fldCharType="separate"/>
      </w:r>
      <w:r>
        <w:rPr>
          <w:noProof/>
        </w:rPr>
        <w:t>35</w:t>
      </w:r>
      <w:r>
        <w:rPr>
          <w:noProof/>
        </w:rPr>
        <w:fldChar w:fldCharType="end"/>
      </w:r>
    </w:p>
    <w:p w14:paraId="40647DBC" w14:textId="1AC7E37B"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C70688">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731665 \h </w:instrText>
      </w:r>
      <w:r>
        <w:rPr>
          <w:noProof/>
        </w:rPr>
      </w:r>
      <w:r>
        <w:rPr>
          <w:noProof/>
        </w:rPr>
        <w:fldChar w:fldCharType="separate"/>
      </w:r>
      <w:r>
        <w:rPr>
          <w:noProof/>
        </w:rPr>
        <w:t>36</w:t>
      </w:r>
      <w:r>
        <w:rPr>
          <w:noProof/>
        </w:rPr>
        <w:fldChar w:fldCharType="end"/>
      </w:r>
    </w:p>
    <w:p w14:paraId="6A38798C" w14:textId="01A4C3E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731666 \h </w:instrText>
      </w:r>
      <w:r>
        <w:rPr>
          <w:noProof/>
        </w:rPr>
      </w:r>
      <w:r>
        <w:rPr>
          <w:noProof/>
        </w:rPr>
        <w:fldChar w:fldCharType="separate"/>
      </w:r>
      <w:r>
        <w:rPr>
          <w:noProof/>
        </w:rPr>
        <w:t>37</w:t>
      </w:r>
      <w:r>
        <w:rPr>
          <w:noProof/>
        </w:rPr>
        <w:fldChar w:fldCharType="end"/>
      </w:r>
    </w:p>
    <w:p w14:paraId="139BF16A" w14:textId="7FFFCDD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67 \h </w:instrText>
      </w:r>
      <w:r>
        <w:rPr>
          <w:noProof/>
        </w:rPr>
      </w:r>
      <w:r>
        <w:rPr>
          <w:noProof/>
        </w:rPr>
        <w:fldChar w:fldCharType="separate"/>
      </w:r>
      <w:r>
        <w:rPr>
          <w:noProof/>
        </w:rPr>
        <w:t>38</w:t>
      </w:r>
      <w:r>
        <w:rPr>
          <w:noProof/>
        </w:rPr>
        <w:fldChar w:fldCharType="end"/>
      </w:r>
    </w:p>
    <w:p w14:paraId="60892528" w14:textId="2C96319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731668 \h </w:instrText>
      </w:r>
      <w:r>
        <w:rPr>
          <w:noProof/>
        </w:rPr>
      </w:r>
      <w:r>
        <w:rPr>
          <w:noProof/>
        </w:rPr>
        <w:fldChar w:fldCharType="separate"/>
      </w:r>
      <w:r>
        <w:rPr>
          <w:noProof/>
        </w:rPr>
        <w:t>39</w:t>
      </w:r>
      <w:r>
        <w:rPr>
          <w:noProof/>
        </w:rPr>
        <w:fldChar w:fldCharType="end"/>
      </w:r>
    </w:p>
    <w:p w14:paraId="08634B79" w14:textId="269F065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w:t>
      </w:r>
      <w:r>
        <w:rPr>
          <w:noProof/>
        </w:rPr>
        <w:tab/>
      </w:r>
      <w:r>
        <w:rPr>
          <w:noProof/>
        </w:rPr>
        <w:fldChar w:fldCharType="begin"/>
      </w:r>
      <w:r>
        <w:rPr>
          <w:noProof/>
        </w:rPr>
        <w:instrText xml:space="preserve"> PAGEREF _Toc55731669 \h </w:instrText>
      </w:r>
      <w:r>
        <w:rPr>
          <w:noProof/>
        </w:rPr>
      </w:r>
      <w:r>
        <w:rPr>
          <w:noProof/>
        </w:rPr>
        <w:fldChar w:fldCharType="separate"/>
      </w:r>
      <w:r>
        <w:rPr>
          <w:noProof/>
        </w:rPr>
        <w:t>40</w:t>
      </w:r>
      <w:r>
        <w:rPr>
          <w:noProof/>
        </w:rPr>
        <w:fldChar w:fldCharType="end"/>
      </w:r>
    </w:p>
    <w:p w14:paraId="64530F8F" w14:textId="37F37A22"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731670 \h </w:instrText>
      </w:r>
      <w:r>
        <w:rPr>
          <w:noProof/>
        </w:rPr>
      </w:r>
      <w:r>
        <w:rPr>
          <w:noProof/>
        </w:rPr>
        <w:fldChar w:fldCharType="separate"/>
      </w:r>
      <w:r>
        <w:rPr>
          <w:noProof/>
        </w:rPr>
        <w:t>64</w:t>
      </w:r>
      <w:r>
        <w:rPr>
          <w:noProof/>
        </w:rPr>
        <w:fldChar w:fldCharType="end"/>
      </w:r>
    </w:p>
    <w:p w14:paraId="6188E067" w14:textId="59B19A7F"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C70688">
        <w:rPr>
          <w:noProof/>
          <w:vertAlign w:val="superscript"/>
        </w:rPr>
        <w:t>th</w:t>
      </w:r>
      <w:r>
        <w:rPr>
          <w:noProof/>
        </w:rPr>
        <w:t xml:space="preserve"> and 7</w:t>
      </w:r>
      <w:r w:rsidRPr="00C70688">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731671 \h </w:instrText>
      </w:r>
      <w:r>
        <w:rPr>
          <w:noProof/>
        </w:rPr>
      </w:r>
      <w:r>
        <w:rPr>
          <w:noProof/>
        </w:rPr>
        <w:fldChar w:fldCharType="separate"/>
      </w:r>
      <w:r>
        <w:rPr>
          <w:noProof/>
        </w:rPr>
        <w:t>65</w:t>
      </w:r>
      <w:r>
        <w:rPr>
          <w:noProof/>
        </w:rPr>
        <w:fldChar w:fldCharType="end"/>
      </w:r>
    </w:p>
    <w:p w14:paraId="5B15A822" w14:textId="62BAAFE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731672 \h </w:instrText>
      </w:r>
      <w:r>
        <w:rPr>
          <w:noProof/>
        </w:rPr>
      </w:r>
      <w:r>
        <w:rPr>
          <w:noProof/>
        </w:rPr>
        <w:fldChar w:fldCharType="separate"/>
      </w:r>
      <w:r>
        <w:rPr>
          <w:noProof/>
        </w:rPr>
        <w:t>66</w:t>
      </w:r>
      <w:r>
        <w:rPr>
          <w:noProof/>
        </w:rPr>
        <w:fldChar w:fldCharType="end"/>
      </w:r>
    </w:p>
    <w:p w14:paraId="68DFFC96" w14:textId="0ECBFCC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731673 \h </w:instrText>
      </w:r>
      <w:r>
        <w:rPr>
          <w:noProof/>
        </w:rPr>
      </w:r>
      <w:r>
        <w:rPr>
          <w:noProof/>
        </w:rPr>
        <w:fldChar w:fldCharType="separate"/>
      </w:r>
      <w:r>
        <w:rPr>
          <w:noProof/>
        </w:rPr>
        <w:t>67</w:t>
      </w:r>
      <w:r>
        <w:rPr>
          <w:noProof/>
        </w:rPr>
        <w:fldChar w:fldCharType="end"/>
      </w:r>
    </w:p>
    <w:p w14:paraId="73E9F755" w14:textId="4CFC06C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5731674 \h </w:instrText>
      </w:r>
      <w:r>
        <w:rPr>
          <w:noProof/>
        </w:rPr>
      </w:r>
      <w:r>
        <w:rPr>
          <w:noProof/>
        </w:rPr>
        <w:fldChar w:fldCharType="separate"/>
      </w:r>
      <w:r>
        <w:rPr>
          <w:noProof/>
        </w:rPr>
        <w:t>68</w:t>
      </w:r>
      <w:r>
        <w:rPr>
          <w:noProof/>
        </w:rPr>
        <w:fldChar w:fldCharType="end"/>
      </w:r>
    </w:p>
    <w:p w14:paraId="71C266D8" w14:textId="1B2A87DC"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5731675 \h </w:instrText>
      </w:r>
      <w:r>
        <w:rPr>
          <w:noProof/>
        </w:rPr>
      </w:r>
      <w:r>
        <w:rPr>
          <w:noProof/>
        </w:rPr>
        <w:fldChar w:fldCharType="separate"/>
      </w:r>
      <w:r>
        <w:rPr>
          <w:noProof/>
        </w:rPr>
        <w:t>69</w:t>
      </w:r>
      <w:r>
        <w:rPr>
          <w:noProof/>
        </w:rPr>
        <w:fldChar w:fldCharType="end"/>
      </w:r>
    </w:p>
    <w:p w14:paraId="49F06D1F" w14:textId="4943B9A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76 \h </w:instrText>
      </w:r>
      <w:r>
        <w:rPr>
          <w:noProof/>
        </w:rPr>
      </w:r>
      <w:r>
        <w:rPr>
          <w:noProof/>
        </w:rPr>
        <w:fldChar w:fldCharType="separate"/>
      </w:r>
      <w:r>
        <w:rPr>
          <w:noProof/>
        </w:rPr>
        <w:t>70</w:t>
      </w:r>
      <w:r>
        <w:rPr>
          <w:noProof/>
        </w:rPr>
        <w:fldChar w:fldCharType="end"/>
      </w:r>
    </w:p>
    <w:p w14:paraId="27971375" w14:textId="7392B030"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5731677 \h </w:instrText>
      </w:r>
      <w:r>
        <w:rPr>
          <w:noProof/>
        </w:rPr>
      </w:r>
      <w:r>
        <w:rPr>
          <w:noProof/>
        </w:rPr>
        <w:fldChar w:fldCharType="separate"/>
      </w:r>
      <w:r>
        <w:rPr>
          <w:noProof/>
        </w:rPr>
        <w:t>71</w:t>
      </w:r>
      <w:r>
        <w:rPr>
          <w:noProof/>
        </w:rPr>
        <w:fldChar w:fldCharType="end"/>
      </w:r>
    </w:p>
    <w:p w14:paraId="69D23722" w14:textId="1E86952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5731678 \h </w:instrText>
      </w:r>
      <w:r>
        <w:rPr>
          <w:noProof/>
        </w:rPr>
      </w:r>
      <w:r>
        <w:rPr>
          <w:noProof/>
        </w:rPr>
        <w:fldChar w:fldCharType="separate"/>
      </w:r>
      <w:r>
        <w:rPr>
          <w:noProof/>
        </w:rPr>
        <w:t>72</w:t>
      </w:r>
      <w:r>
        <w:rPr>
          <w:noProof/>
        </w:rPr>
        <w:fldChar w:fldCharType="end"/>
      </w:r>
    </w:p>
    <w:p w14:paraId="409A0611" w14:textId="58FC12F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5731679 \h </w:instrText>
      </w:r>
      <w:r>
        <w:rPr>
          <w:noProof/>
        </w:rPr>
      </w:r>
      <w:r>
        <w:rPr>
          <w:noProof/>
        </w:rPr>
        <w:fldChar w:fldCharType="separate"/>
      </w:r>
      <w:r>
        <w:rPr>
          <w:noProof/>
        </w:rPr>
        <w:t>74</w:t>
      </w:r>
      <w:r>
        <w:rPr>
          <w:noProof/>
        </w:rPr>
        <w:fldChar w:fldCharType="end"/>
      </w:r>
    </w:p>
    <w:p w14:paraId="6FE79789" w14:textId="55F8C11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C70688">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5731680 \h </w:instrText>
      </w:r>
      <w:r>
        <w:rPr>
          <w:noProof/>
        </w:rPr>
      </w:r>
      <w:r>
        <w:rPr>
          <w:noProof/>
        </w:rPr>
        <w:fldChar w:fldCharType="separate"/>
      </w:r>
      <w:r>
        <w:rPr>
          <w:noProof/>
        </w:rPr>
        <w:t>86</w:t>
      </w:r>
      <w:r>
        <w:rPr>
          <w:noProof/>
        </w:rPr>
        <w:fldChar w:fldCharType="end"/>
      </w:r>
    </w:p>
    <w:p w14:paraId="22AD490C" w14:textId="7271E525"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5731681 \h </w:instrText>
      </w:r>
      <w:r>
        <w:rPr>
          <w:noProof/>
        </w:rPr>
      </w:r>
      <w:r>
        <w:rPr>
          <w:noProof/>
        </w:rPr>
        <w:fldChar w:fldCharType="separate"/>
      </w:r>
      <w:r>
        <w:rPr>
          <w:noProof/>
        </w:rPr>
        <w:t>87</w:t>
      </w:r>
      <w:r>
        <w:rPr>
          <w:noProof/>
        </w:rPr>
        <w:fldChar w:fldCharType="end"/>
      </w:r>
    </w:p>
    <w:p w14:paraId="6CD828F3" w14:textId="3FE26C5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3 Micrograph of a blue macroplastic found in a juvenile pink salmon stomach in the Discovery Islands, before the stomach contents were removed. Also pictured is the other food contents, including insect legs, barnacle cyprids and one </w:t>
      </w:r>
      <w:r w:rsidRPr="00C70688">
        <w:rPr>
          <w:i/>
          <w:iCs w:val="0"/>
          <w:noProof/>
        </w:rPr>
        <w:t>Calanus pacificus</w:t>
      </w:r>
      <w:r>
        <w:rPr>
          <w:noProof/>
        </w:rPr>
        <w:t>.</w:t>
      </w:r>
      <w:r>
        <w:rPr>
          <w:noProof/>
        </w:rPr>
        <w:tab/>
      </w:r>
      <w:r>
        <w:rPr>
          <w:noProof/>
        </w:rPr>
        <w:fldChar w:fldCharType="begin"/>
      </w:r>
      <w:r>
        <w:rPr>
          <w:noProof/>
        </w:rPr>
        <w:instrText xml:space="preserve"> PAGEREF _Toc55731682 \h </w:instrText>
      </w:r>
      <w:r>
        <w:rPr>
          <w:noProof/>
        </w:rPr>
      </w:r>
      <w:r>
        <w:rPr>
          <w:noProof/>
        </w:rPr>
        <w:fldChar w:fldCharType="separate"/>
      </w:r>
      <w:r>
        <w:rPr>
          <w:noProof/>
        </w:rPr>
        <w:t>88</w:t>
      </w:r>
      <w:r>
        <w:rPr>
          <w:noProof/>
        </w:rPr>
        <w:fldChar w:fldCharType="end"/>
      </w:r>
    </w:p>
    <w:p w14:paraId="503EC37A" w14:textId="3BA7D914" w:rsidR="00D43811" w:rsidRPr="00D43811" w:rsidRDefault="00E83CE1" w:rsidP="00DF2943">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153E87DC" w:rsidR="00D43811" w:rsidRDefault="00D43811" w:rsidP="00DF2943">
      <w:pPr>
        <w:pStyle w:val="Heading1"/>
      </w:pPr>
      <w:bookmarkStart w:id="14" w:name="_Toc55731593"/>
      <w:r w:rsidRPr="00796E23">
        <w:t>List of Illustrations</w:t>
      </w:r>
      <w:bookmarkEnd w:id="14"/>
    </w:p>
    <w:p w14:paraId="1AEEC516" w14:textId="550B9F61" w:rsidR="00731483" w:rsidRDefault="00731483" w:rsidP="00731483"/>
    <w:p w14:paraId="0144CB6A" w14:textId="448528C3" w:rsidR="00C4561F" w:rsidRDefault="0073148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f F \h \z \t "Heading 8" \c </w:instrText>
      </w:r>
      <w:r>
        <w:fldChar w:fldCharType="separate"/>
      </w:r>
      <w:hyperlink w:anchor="_Toc55825523" w:history="1">
        <w:r w:rsidR="00C4561F" w:rsidRPr="00FB4FAA">
          <w:rPr>
            <w:rStyle w:val="Hyperlink"/>
            <w:noProof/>
          </w:rPr>
          <w:t xml:space="preserve">Illustration 1: </w:t>
        </w:r>
        <w:r w:rsidR="00C4561F" w:rsidRPr="00FB4FAA">
          <w:rPr>
            <w:rStyle w:val="Hyperlink"/>
            <w:noProof/>
            <w:highlight w:val="yellow"/>
          </w:rPr>
          <w:t>Placeholder</w:t>
        </w:r>
        <w:r w:rsidR="00C4561F" w:rsidRPr="00FB4FAA">
          <w:rPr>
            <w:rStyle w:val="Hyperlink"/>
            <w:noProof/>
          </w:rPr>
          <w:t xml:space="preserve"> concept art: </w:t>
        </w:r>
        <w:r w:rsidR="00C4561F" w:rsidRPr="00FB4FAA">
          <w:rPr>
            <w:rStyle w:val="Hyperlink"/>
            <w:noProof/>
            <w:shd w:val="clear" w:color="auto" w:fill="FAFAFA"/>
          </w:rPr>
          <w:t>SGidGang.Xaal</w:t>
        </w:r>
        <w:r w:rsidR="00C4561F" w:rsidRPr="00FB4FAA">
          <w:rPr>
            <w:rStyle w:val="Hyperlink"/>
            <w:noProof/>
          </w:rPr>
          <w:t xml:space="preserve"> </w:t>
        </w:r>
        <w:r w:rsidR="00C4561F" w:rsidRPr="00FB4FAA">
          <w:rPr>
            <w:rStyle w:val="Hyperlink"/>
            <w:i/>
            <w:noProof/>
          </w:rPr>
          <w:t>Shoshannah Greene</w:t>
        </w:r>
        <w:r w:rsidR="00C4561F" w:rsidRPr="00FB4FAA">
          <w:rPr>
            <w:rStyle w:val="Hyperlink"/>
            <w:noProof/>
          </w:rPr>
          <w:t xml:space="preserve">. Áajii wáadluuwáan uu gúu daahl kíiwaagang, </w:t>
        </w:r>
        <w:r w:rsidR="00C4561F" w:rsidRPr="00FB4FAA">
          <w:rPr>
            <w:rStyle w:val="Hyperlink"/>
            <w:i/>
            <w:noProof/>
          </w:rPr>
          <w:t>everything is related, and we need each other to survive</w:t>
        </w:r>
        <w:r w:rsidR="00C4561F" w:rsidRPr="00FB4FAA">
          <w:rPr>
            <w:rStyle w:val="Hyperlink"/>
            <w:noProof/>
          </w:rPr>
          <w:t>.</w:t>
        </w:r>
        <w:r w:rsidR="00C4561F">
          <w:rPr>
            <w:noProof/>
            <w:webHidden/>
          </w:rPr>
          <w:tab/>
        </w:r>
        <w:r w:rsidR="00C4561F">
          <w:rPr>
            <w:noProof/>
            <w:webHidden/>
          </w:rPr>
          <w:fldChar w:fldCharType="begin"/>
        </w:r>
        <w:r w:rsidR="00C4561F">
          <w:rPr>
            <w:noProof/>
            <w:webHidden/>
          </w:rPr>
          <w:instrText xml:space="preserve"> PAGEREF _Toc55825523 \h </w:instrText>
        </w:r>
        <w:r w:rsidR="00C4561F">
          <w:rPr>
            <w:noProof/>
            <w:webHidden/>
          </w:rPr>
        </w:r>
        <w:r w:rsidR="00C4561F">
          <w:rPr>
            <w:noProof/>
            <w:webHidden/>
          </w:rPr>
          <w:fldChar w:fldCharType="separate"/>
        </w:r>
        <w:r w:rsidR="00C4561F">
          <w:rPr>
            <w:noProof/>
            <w:webHidden/>
          </w:rPr>
          <w:t>xix</w:t>
        </w:r>
        <w:r w:rsidR="00C4561F">
          <w:rPr>
            <w:noProof/>
            <w:webHidden/>
          </w:rPr>
          <w:fldChar w:fldCharType="end"/>
        </w:r>
      </w:hyperlink>
    </w:p>
    <w:p w14:paraId="39EE2388" w14:textId="473C446D" w:rsidR="00731483" w:rsidRPr="00731483" w:rsidRDefault="00731483" w:rsidP="00731483">
      <w:r>
        <w:fldChar w:fldCharType="end"/>
      </w:r>
    </w:p>
    <w:p w14:paraId="5C9331DC" w14:textId="0F1C4C30" w:rsidR="00DB463E" w:rsidRPr="002C5909" w:rsidRDefault="00DB463E" w:rsidP="00DF2943">
      <w:pPr>
        <w:pStyle w:val="Heading1"/>
      </w:pPr>
      <w:bookmarkStart w:id="15" w:name="_Toc55731594"/>
      <w:r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5731595"/>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r>
        <w:rPr>
          <w:rFonts w:cs="Times New Roman"/>
        </w:rPr>
        <w:t>NSoG</w:t>
      </w:r>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rsidP="00DF2943">
      <w:pPr>
        <w:rPr>
          <w:rFonts w:cs="Times New Roman"/>
        </w:rPr>
      </w:pPr>
      <w:r w:rsidRPr="00EB46DF">
        <w:rPr>
          <w:rFonts w:cs="Times New Roman"/>
        </w:rPr>
        <w:br w:type="page"/>
      </w:r>
    </w:p>
    <w:p w14:paraId="047ACA47" w14:textId="03073C9D" w:rsidR="00EB46DF" w:rsidRPr="00987FD4" w:rsidRDefault="00EB46DF" w:rsidP="00DF2943">
      <w:pPr>
        <w:pStyle w:val="Heading1"/>
      </w:pPr>
      <w:bookmarkStart w:id="17" w:name="_Toc153357232"/>
      <w:bookmarkStart w:id="18" w:name="_Toc157169040"/>
      <w:bookmarkStart w:id="19" w:name="_Toc55731596"/>
      <w:r w:rsidRPr="00987FD4">
        <w:t>Glossary</w:t>
      </w:r>
      <w:bookmarkEnd w:id="17"/>
      <w:bookmarkEnd w:id="18"/>
      <w:bookmarkEnd w:id="19"/>
    </w:p>
    <w:p w14:paraId="75AEC99A" w14:textId="43F2A475" w:rsidR="00EB46DF" w:rsidRDefault="00EB46DF" w:rsidP="00DF2943">
      <w:pPr>
        <w:rPr>
          <w:rFonts w:cs="Times New Roman"/>
        </w:rPr>
      </w:pPr>
    </w:p>
    <w:p w14:paraId="7CB5EFD8" w14:textId="6ABF321E" w:rsidR="007A02D2" w:rsidRPr="00EB46DF" w:rsidRDefault="00171827" w:rsidP="00DF2943">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20" w:name="_Toc153357233"/>
      <w:bookmarkStart w:id="21" w:name="_Toc157169041"/>
      <w:bookmarkStart w:id="22" w:name="_Toc55731597"/>
      <w:r w:rsidRPr="001612F9">
        <w:t>Acknowledgements</w:t>
      </w:r>
      <w:bookmarkEnd w:id="20"/>
      <w:bookmarkEnd w:id="21"/>
      <w:bookmarkEnd w:id="22"/>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3" w:name="_Toc153357234"/>
      <w:bookmarkStart w:id="24" w:name="_Toc157169042"/>
      <w:bookmarkStart w:id="25" w:name="_Toc55731598"/>
      <w:r w:rsidRPr="009D2E09">
        <w:rPr>
          <w:color w:val="000000" w:themeColor="text1"/>
        </w:rPr>
        <w:t>Dedication</w:t>
      </w:r>
      <w:bookmarkEnd w:id="23"/>
      <w:bookmarkEnd w:id="24"/>
      <w:bookmarkEnd w:id="25"/>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25BFAB21"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p>
    <w:p w14:paraId="5C1ECE3A" w14:textId="67371DFD" w:rsidR="00796E23" w:rsidRDefault="00796E23" w:rsidP="00DF2943">
      <w:pPr>
        <w:jc w:val="center"/>
        <w:rPr>
          <w:noProof/>
        </w:rPr>
      </w:pPr>
    </w:p>
    <w:p w14:paraId="46119FA1" w14:textId="4514E98E" w:rsidR="00AC7860" w:rsidRDefault="00B76658" w:rsidP="00223132">
      <w:pPr>
        <w:jc w:val="center"/>
        <w:rPr>
          <w:rFonts w:cs="Times New Roman"/>
          <w:i/>
          <w:iCs/>
          <w:sz w:val="28"/>
          <w:szCs w:val="28"/>
        </w:rPr>
      </w:pPr>
      <w:r>
        <w:rPr>
          <w:rFonts w:cs="Times New Roman"/>
          <w:i/>
          <w:iCs/>
          <w:noProof/>
          <w:sz w:val="28"/>
          <w:szCs w:val="28"/>
        </w:rPr>
        <w:drawing>
          <wp:inline distT="0" distB="0" distL="0" distR="0" wp14:anchorId="699C62F3" wp14:editId="78C2FE59">
            <wp:extent cx="4636099" cy="5305990"/>
            <wp:effectExtent l="0" t="4763" r="0" b="0"/>
            <wp:docPr id="14" name="Picture 1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food&#10;&#10;Description automatically generated"/>
                    <pic:cNvPicPr/>
                  </pic:nvPicPr>
                  <pic:blipFill rotWithShape="1">
                    <a:blip r:embed="rId9"/>
                    <a:srcRect t="19729" b="15796"/>
                    <a:stretch/>
                  </pic:blipFill>
                  <pic:spPr bwMode="auto">
                    <a:xfrm rot="16200000">
                      <a:off x="0" y="0"/>
                      <a:ext cx="4636135" cy="5306032"/>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412C2E5F" w:rsidR="00640938" w:rsidRDefault="00796E23" w:rsidP="00640938">
      <w:pPr>
        <w:pStyle w:val="Heading8"/>
      </w:pPr>
      <w:bookmarkStart w:id="26" w:name="_Toc46480218"/>
      <w:bookmarkStart w:id="27" w:name="_Toc55660937"/>
      <w:bookmarkStart w:id="28" w:name="_Toc55660978"/>
      <w:bookmarkStart w:id="29" w:name="_Toc55825523"/>
      <w:r>
        <w:t xml:space="preserve">Illustration 1: </w:t>
      </w:r>
      <w:r w:rsidR="00C4561F" w:rsidRPr="00C4561F">
        <w:rPr>
          <w:highlight w:val="yellow"/>
        </w:rPr>
        <w:t>Placeholder</w:t>
      </w:r>
      <w:r w:rsidR="00C4561F">
        <w:t xml:space="preserve"> concept art:</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bookmarkEnd w:id="28"/>
      <w:r w:rsidR="00640938">
        <w:t xml:space="preserve"> Áajii wáadluuwáan uu gúu daahl </w:t>
      </w:r>
      <w:r w:rsidR="00640938" w:rsidRPr="00640938">
        <w:rPr>
          <w:u w:val="single"/>
        </w:rPr>
        <w:t>k</w:t>
      </w:r>
      <w:r w:rsidR="00640938">
        <w:t xml:space="preserve">íiwaagang, </w:t>
      </w:r>
      <w:r w:rsidR="00640938" w:rsidRPr="00640938">
        <w:rPr>
          <w:i/>
          <w:iCs w:val="0"/>
        </w:rPr>
        <w:t>everything is related</w:t>
      </w:r>
      <w:r w:rsidR="00640938">
        <w:rPr>
          <w:i/>
          <w:iCs w:val="0"/>
        </w:rPr>
        <w:t>,</w:t>
      </w:r>
      <w:r w:rsidR="00640938" w:rsidRPr="00640938">
        <w:rPr>
          <w:i/>
          <w:iCs w:val="0"/>
        </w:rPr>
        <w:t xml:space="preserve"> and we need each other to survive</w:t>
      </w:r>
      <w:r w:rsidR="00640938">
        <w:t>.</w:t>
      </w:r>
      <w:bookmarkEnd w:id="29"/>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5731599"/>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5731600"/>
      <w:r w:rsidR="009F6DC3">
        <w:t>Historical salmon coexistence</w:t>
      </w:r>
      <w:bookmarkEnd w:id="31"/>
    </w:p>
    <w:p w14:paraId="6D00FD04" w14:textId="59F78640" w:rsidR="0055436C" w:rsidRDefault="0055436C" w:rsidP="00DF2943"/>
    <w:p w14:paraId="78A31FA9" w14:textId="3A2180BF"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DF2943"/>
    <w:p w14:paraId="3E7BB2F5" w14:textId="7F3A953B" w:rsidR="009F6DC3" w:rsidRDefault="009F6DC3" w:rsidP="00DF2943">
      <w:pPr>
        <w:pStyle w:val="Heading3"/>
      </w:pPr>
      <w:bookmarkStart w:id="32" w:name="_Toc55731601"/>
      <w:r>
        <w:t>Salmon species life history</w:t>
      </w:r>
      <w:bookmarkEnd w:id="32"/>
    </w:p>
    <w:p w14:paraId="057BE575" w14:textId="77777777" w:rsidR="00F049CC" w:rsidRPr="00F049CC" w:rsidRDefault="00F049CC" w:rsidP="00DF2943"/>
    <w:p w14:paraId="47167EBA" w14:textId="32F85601" w:rsidR="009F6DC3" w:rsidRDefault="009F6DC3" w:rsidP="00DF2943">
      <w:r>
        <w:tab/>
      </w:r>
      <w:r w:rsidR="00F049CC">
        <w:t>Pink salmon …</w:t>
      </w:r>
    </w:p>
    <w:p w14:paraId="7C0821A7" w14:textId="77777777" w:rsidR="00F049CC" w:rsidRDefault="00F049CC" w:rsidP="00DF2943"/>
    <w:p w14:paraId="1C385408" w14:textId="5EFFF3D6" w:rsidR="00F049CC" w:rsidRDefault="00F049CC" w:rsidP="00DF2943">
      <w:r>
        <w:tab/>
        <w:t>Chum salmon …</w:t>
      </w:r>
    </w:p>
    <w:p w14:paraId="1C3A2F70" w14:textId="77777777" w:rsidR="00F049CC" w:rsidRPr="009F6DC3" w:rsidRDefault="00F049CC" w:rsidP="00DF2943"/>
    <w:p w14:paraId="19667227" w14:textId="1A61A56D" w:rsidR="009F6DC3" w:rsidRDefault="009F6DC3" w:rsidP="00DF2943">
      <w:pPr>
        <w:pStyle w:val="Heading3"/>
      </w:pPr>
      <w:r>
        <w:tab/>
      </w:r>
      <w:bookmarkStart w:id="33" w:name="_Toc55731602"/>
      <w:r>
        <w:t>Current state of salmon stocks</w:t>
      </w:r>
      <w:bookmarkEnd w:id="33"/>
    </w:p>
    <w:p w14:paraId="5939849F" w14:textId="14F117B8" w:rsidR="009F6DC3" w:rsidRDefault="009F6DC3" w:rsidP="00DF2943">
      <w:r>
        <w:tab/>
      </w:r>
    </w:p>
    <w:p w14:paraId="1571DDEB" w14:textId="20FEE0A3" w:rsidR="00F049CC" w:rsidRDefault="00F049CC" w:rsidP="00DF2943">
      <w:pPr>
        <w:ind w:firstLine="720"/>
      </w:pPr>
      <w:r>
        <w:t xml:space="preserve">Many Pacific salmon stocks have been declining since the 1990’s, however due to differing levels of urbanization and salmon habitat loss, </w:t>
      </w:r>
    </w:p>
    <w:p w14:paraId="6CFC7E24" w14:textId="2D801C5F" w:rsidR="00F049CC" w:rsidRDefault="00F049CC" w:rsidP="00DF2943">
      <w:pPr>
        <w:ind w:firstLine="720"/>
      </w:pPr>
    </w:p>
    <w:p w14:paraId="5AAF85E4" w14:textId="0FB8BB54" w:rsidR="00F049CC" w:rsidRDefault="00F049CC" w:rsidP="00DF2943">
      <w:pPr>
        <w:ind w:firstLine="720"/>
      </w:pPr>
      <w:r>
        <w:t>In British Columbia …</w:t>
      </w:r>
    </w:p>
    <w:p w14:paraId="69D53457" w14:textId="77777777" w:rsidR="00F049CC" w:rsidRPr="009F6DC3" w:rsidRDefault="00F049CC" w:rsidP="00DF2943">
      <w:pPr>
        <w:ind w:firstLine="720"/>
      </w:pPr>
    </w:p>
    <w:p w14:paraId="6895342E" w14:textId="4DE3CDB2" w:rsidR="009F6DC3" w:rsidRDefault="009F6DC3" w:rsidP="00DF2943">
      <w:pPr>
        <w:pStyle w:val="Heading3"/>
      </w:pPr>
      <w:r>
        <w:tab/>
      </w:r>
      <w:bookmarkStart w:id="34" w:name="_Toc55731603"/>
      <w:r>
        <w:t xml:space="preserve">Salmon </w:t>
      </w:r>
      <w:r w:rsidR="00F522E9">
        <w:t>early marine migration</w:t>
      </w:r>
      <w:bookmarkEnd w:id="34"/>
    </w:p>
    <w:p w14:paraId="5C01BCEF" w14:textId="6A0531F9" w:rsidR="009F6DC3" w:rsidRDefault="009F6DC3" w:rsidP="00DF2943">
      <w:r>
        <w:tab/>
      </w:r>
    </w:p>
    <w:p w14:paraId="645B03CF" w14:textId="22E6F891" w:rsidR="00F049CC" w:rsidRDefault="00F049CC" w:rsidP="00DF2943">
      <w:pPr>
        <w:ind w:left="720"/>
      </w:pPr>
      <w:r>
        <w:t xml:space="preserve">Juvenile salmon migrate through the Discovery Islands and Johnstone Strait area … </w:t>
      </w:r>
    </w:p>
    <w:p w14:paraId="3776E74A" w14:textId="77777777" w:rsidR="00F049CC" w:rsidRPr="009F6DC3" w:rsidRDefault="00F049CC" w:rsidP="00DF2943"/>
    <w:p w14:paraId="798EA66A" w14:textId="53A9446A" w:rsidR="009F6DC3" w:rsidRDefault="009F6DC3" w:rsidP="00DF2943">
      <w:pPr>
        <w:pStyle w:val="Heading3"/>
      </w:pPr>
      <w:r>
        <w:tab/>
      </w:r>
      <w:bookmarkStart w:id="35" w:name="_Toc55731604"/>
      <w:r>
        <w:t xml:space="preserve">Pink and chum salmon </w:t>
      </w:r>
      <w:r w:rsidR="001965D6">
        <w:t>feeding</w:t>
      </w:r>
      <w:r>
        <w:t xml:space="preserve"> and competition</w:t>
      </w:r>
      <w:bookmarkEnd w:id="35"/>
    </w:p>
    <w:p w14:paraId="521AAEC8" w14:textId="77777777" w:rsidR="00F049CC" w:rsidRDefault="009F6DC3" w:rsidP="00DF2943">
      <w:r>
        <w:tab/>
      </w:r>
    </w:p>
    <w:p w14:paraId="7495FD20" w14:textId="18D6870F" w:rsidR="00D37F43" w:rsidRDefault="00F049CC" w:rsidP="00DF2943">
      <w:pPr>
        <w:ind w:firstLine="720"/>
      </w:pPr>
      <w:r>
        <w:t xml:space="preserve">Pink and chum salmon are planktivorous feeders who often overlap in time and space and thus </w:t>
      </w:r>
      <w:r w:rsidR="00D37F43">
        <w:t xml:space="preserve">compete for a limited pool of prey resources. … </w:t>
      </w:r>
    </w:p>
    <w:p w14:paraId="1BC54C9D" w14:textId="77777777" w:rsidR="00D37F43" w:rsidRDefault="00D37F43" w:rsidP="00DF2943">
      <w:pPr>
        <w:ind w:firstLine="720"/>
      </w:pPr>
    </w:p>
    <w:p w14:paraId="5FE13201" w14:textId="07745217"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6" w:name="_Toc55731605"/>
      <w:r w:rsidRPr="00EB46DF">
        <w:t xml:space="preserve">Juvenile pink and chum salmon divide prey resources in response to </w:t>
      </w:r>
      <w:r w:rsidR="001A0DC9">
        <w:t>poor</w:t>
      </w:r>
      <w:r w:rsidRPr="00EB46DF">
        <w:t xml:space="preserve"> foraging</w:t>
      </w:r>
      <w:r w:rsidR="001A0DC9">
        <w:t xml:space="preserve"> conditions</w:t>
      </w:r>
      <w:bookmarkEnd w:id="36"/>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7" w:name="_Toc55731606"/>
      <w:r w:rsidRPr="00EB46DF">
        <w:t>Introduction</w:t>
      </w:r>
      <w:bookmarkEnd w:id="37"/>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052EC7D6"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O. gorbuscha</w:t>
      </w:r>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44ABF0A6"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2FF9E017"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38" w:name="_Toc55731607"/>
      <w:r w:rsidRPr="00EB46DF">
        <w:t>Methods</w:t>
      </w:r>
      <w:bookmarkEnd w:id="38"/>
    </w:p>
    <w:p w14:paraId="6DCBEB8C" w14:textId="43184382" w:rsidR="00A1270A" w:rsidRDefault="00A1270A" w:rsidP="00DF2943"/>
    <w:p w14:paraId="14E2B090" w14:textId="2D8433DD" w:rsidR="00A1270A" w:rsidRPr="00A1270A" w:rsidRDefault="00A1270A" w:rsidP="00DF2943">
      <w:pPr>
        <w:pStyle w:val="Heading4"/>
      </w:pPr>
      <w:bookmarkStart w:id="39" w:name="_Toc55731608"/>
      <w:r>
        <w:t>Field sampling</w:t>
      </w:r>
      <w:bookmarkEnd w:id="39"/>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focusing on the central pathway of Discovery Islands through O</w:t>
      </w:r>
      <w:r w:rsidR="006A4D87">
        <w:rPr>
          <w:rFonts w:eastAsia="Times New Roman" w:cs="Times New Roman"/>
          <w:color w:val="000000"/>
        </w:rPr>
        <w:t>ki</w:t>
      </w:r>
      <w:r w:rsidR="00B65D7F">
        <w:rPr>
          <w:rFonts w:eastAsia="Times New Roman" w:cs="Times New Roman"/>
          <w:color w:val="000000"/>
        </w:rPr>
        <w:t>sollo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40" w:name="_Toc55731609"/>
      <w:r>
        <w:t>Zooplankton and salmon stomach content analysis</w:t>
      </w:r>
      <w:bookmarkEnd w:id="40"/>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Motodo</w:t>
      </w:r>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41" w:name="_Toc55731610"/>
      <w:r>
        <w:t>Data analysis</w:t>
      </w:r>
      <w:bookmarkEnd w:id="41"/>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w:t>
      </w:r>
      <w:r w:rsidR="003424A0" w:rsidRPr="00EB46DF">
        <w:rPr>
          <w:rFonts w:eastAsia="Times New Roman" w:cs="Times New Roman"/>
          <w:color w:val="000000"/>
        </w:rPr>
        <w:t>rey</w:t>
      </w:r>
      <w:r w:rsidRPr="00EB46DF">
        <w:rPr>
          <w:rFonts w:eastAsia="Times New Roman" w:cs="Times New Roman"/>
          <w:color w:val="000000"/>
          <w:vertAlign w:val="subscript"/>
        </w:rPr>
        <w:t>ip</w:t>
      </w:r>
      <w:r w:rsidRPr="00EB46DF">
        <w:rPr>
          <w:rFonts w:eastAsia="Times New Roman" w:cs="Times New Roman"/>
          <w:color w:val="000000"/>
        </w:rPr>
        <w:t>, p</w:t>
      </w:r>
      <w:r w:rsidR="003424A0" w:rsidRPr="00EB46DF">
        <w:rPr>
          <w:rFonts w:eastAsia="Times New Roman" w:cs="Times New Roman"/>
          <w:color w:val="000000"/>
        </w:rPr>
        <w:t>rey</w:t>
      </w:r>
      <w:r w:rsidRPr="00EB46DF">
        <w:rPr>
          <w:rFonts w:eastAsia="Times New Roman" w:cs="Times New Roman"/>
          <w:color w:val="000000"/>
          <w:vertAlign w:val="subscript"/>
        </w:rPr>
        <w:t>ic</w:t>
      </w:r>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2" w:name="_Toc55731611"/>
      <w:r w:rsidRPr="00EB46DF">
        <w:t>Results</w:t>
      </w:r>
      <w:bookmarkEnd w:id="42"/>
    </w:p>
    <w:p w14:paraId="66AE93BA" w14:textId="5266383C" w:rsidR="00A1270A" w:rsidRDefault="00A1270A" w:rsidP="00DF2943"/>
    <w:p w14:paraId="368844B1" w14:textId="5D1F5ED5" w:rsidR="00A1270A" w:rsidRPr="00A1270A" w:rsidRDefault="00A1270A" w:rsidP="00DF2943">
      <w:pPr>
        <w:pStyle w:val="Heading4"/>
      </w:pPr>
      <w:bookmarkStart w:id="43" w:name="_Toc55731612"/>
      <w:r>
        <w:t>Environmental conditions and zooplankton</w:t>
      </w:r>
      <w:bookmarkEnd w:id="43"/>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44" w:name="_Toc55731613"/>
      <w:r>
        <w:t>Salmon diet composition</w:t>
      </w:r>
      <w:bookmarkEnd w:id="44"/>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5" w:name="_Toc55731614"/>
      <w:r>
        <w:t>Salmon health</w:t>
      </w:r>
      <w:bookmarkEnd w:id="45"/>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6" w:name="_Toc55731615"/>
      <w:r>
        <w:t>Diet overlap between pink and chum salmon</w:t>
      </w:r>
      <w:bookmarkEnd w:id="46"/>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47" w:name="_Toc47442039"/>
      <w:bookmarkStart w:id="48" w:name="_Toc55731616"/>
      <w:r w:rsidRPr="00EB46DF">
        <w:t>Discussion</w:t>
      </w:r>
      <w:bookmarkEnd w:id="47"/>
      <w:bookmarkEnd w:id="48"/>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49" w:name="_Toc55731617"/>
      <w:r w:rsidRPr="001C4975">
        <w:t>Pink and chum salmon feeding strategies</w:t>
      </w:r>
      <w:bookmarkEnd w:id="49"/>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50" w:name="_Toc55731618"/>
      <w:r w:rsidRPr="001C4975">
        <w:t>Feast or famine: salmon feeding and condition</w:t>
      </w:r>
      <w:bookmarkEnd w:id="50"/>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Kuzmenko</w:t>
      </w:r>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51" w:name="_Toc55731619"/>
      <w:r w:rsidRPr="001C4975">
        <w:t>Species competition or coexistence?</w:t>
      </w:r>
      <w:bookmarkEnd w:id="51"/>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52" w:name="_Toc55731620"/>
      <w:r>
        <w:t>Limitations and future directions</w:t>
      </w:r>
      <w:bookmarkEnd w:id="52"/>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3" w:name="_Toc55731621"/>
      <w:r w:rsidRPr="00EB46DF">
        <w:t>Conclusion</w:t>
      </w:r>
      <w:bookmarkEnd w:id="53"/>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4" w:name="_Toc55731622"/>
      <w:r>
        <w:t>Tables</w:t>
      </w:r>
      <w:bookmarkEnd w:id="54"/>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55" w:name="_Ref51599934"/>
      <w:bookmarkStart w:id="56" w:name="_Toc55731652"/>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55"/>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6"/>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57" w:name="_Ref47176143"/>
      <w:bookmarkStart w:id="58" w:name="_Toc55731653"/>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57"/>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8"/>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59" w:name="_Ref47176619"/>
      <w:bookmarkStart w:id="60" w:name="_Toc55731654"/>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59"/>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60"/>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61" w:name="_Ref47176589"/>
      <w:bookmarkStart w:id="62" w:name="_Toc55731655"/>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61"/>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2"/>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3" w:name="_Toc55731623"/>
      <w:r w:rsidRPr="00EB46DF">
        <w:t>Figures</w:t>
      </w:r>
      <w:bookmarkEnd w:id="63"/>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DD479D7" w:rsidR="00FA03B1" w:rsidRPr="00EB46DF" w:rsidRDefault="002E001F" w:rsidP="00DF2943">
      <w:pPr>
        <w:pStyle w:val="Caption"/>
        <w:rPr>
          <w:rFonts w:eastAsia="Times New Roman" w:cs="Times New Roman"/>
        </w:rPr>
      </w:pPr>
      <w:bookmarkStart w:id="64" w:name="_Ref55035113"/>
      <w:bookmarkStart w:id="65" w:name="_Toc5573166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64"/>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5"/>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D2BE782" w:rsidR="00FA03B1" w:rsidRPr="00EB46DF" w:rsidRDefault="00307C83" w:rsidP="00DF2943">
      <w:pPr>
        <w:pStyle w:val="Caption"/>
      </w:pPr>
      <w:bookmarkStart w:id="66" w:name="_Ref47176120"/>
      <w:bookmarkStart w:id="67" w:name="_Toc5573166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66"/>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7"/>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16C94386" w:rsidR="007D0F73" w:rsidRPr="007D0F73" w:rsidRDefault="00307C83" w:rsidP="00257D8D">
      <w:pPr>
        <w:pStyle w:val="Caption"/>
      </w:pPr>
      <w:bookmarkStart w:id="68" w:name="_Ref47176131"/>
      <w:bookmarkStart w:id="69" w:name="_Toc55731663"/>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68"/>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9"/>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9"/>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15C13445" w:rsidR="00175A92" w:rsidRDefault="00307C83" w:rsidP="00DF2943">
      <w:pPr>
        <w:pStyle w:val="Caption"/>
      </w:pPr>
      <w:bookmarkStart w:id="70" w:name="_Ref47176229"/>
      <w:bookmarkStart w:id="71" w:name="_Toc5573166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70"/>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0"/>
                    <a:stretch>
                      <a:fillRect/>
                    </a:stretch>
                  </pic:blipFill>
                  <pic:spPr>
                    <a:xfrm>
                      <a:off x="0" y="0"/>
                      <a:ext cx="5943600" cy="5151120"/>
                    </a:xfrm>
                    <a:prstGeom prst="rect">
                      <a:avLst/>
                    </a:prstGeom>
                  </pic:spPr>
                </pic:pic>
              </a:graphicData>
            </a:graphic>
          </wp:inline>
        </w:drawing>
      </w:r>
    </w:p>
    <w:p w14:paraId="75892C7D" w14:textId="4C1B2826" w:rsidR="00FA03B1" w:rsidRPr="00EB46DF" w:rsidRDefault="00307C83" w:rsidP="00DF2943">
      <w:pPr>
        <w:pStyle w:val="Caption"/>
      </w:pPr>
      <w:bookmarkStart w:id="73" w:name="_Ref47176267"/>
      <w:bookmarkStart w:id="74" w:name="_Toc55731665"/>
      <w:bookmarkEnd w:id="7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7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4"/>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5"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stretch>
                      <a:fillRect/>
                    </a:stretch>
                  </pic:blipFill>
                  <pic:spPr>
                    <a:xfrm>
                      <a:off x="0" y="0"/>
                      <a:ext cx="8229600" cy="5414010"/>
                    </a:xfrm>
                    <a:prstGeom prst="rect">
                      <a:avLst/>
                    </a:prstGeom>
                  </pic:spPr>
                </pic:pic>
              </a:graphicData>
            </a:graphic>
          </wp:inline>
        </w:drawing>
      </w:r>
    </w:p>
    <w:p w14:paraId="4BADC32E" w14:textId="481C2B56"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6" w:name="_Ref47176289"/>
      <w:bookmarkStart w:id="77" w:name="_Toc55731666"/>
      <w:bookmarkEnd w:id="75"/>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76"/>
      <w:r w:rsidRPr="00307C83">
        <w:t xml:space="preserve"> </w:t>
      </w:r>
      <w:r w:rsidRPr="00EB46DF">
        <w:t>Cluster analysis of juvenile pink and chum diet composition</w:t>
      </w:r>
      <w:r w:rsidR="00D33C8D">
        <w:t xml:space="preserve"> (average linkage clustering and Bray-Curtis dissimilarity)</w:t>
      </w:r>
      <w:r w:rsidR="002E001F">
        <w:t>.</w:t>
      </w:r>
      <w:bookmarkEnd w:id="77"/>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2"/>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61809EA2" w:rsidR="002E001F" w:rsidRPr="007F1E58" w:rsidRDefault="002E001F" w:rsidP="00DF2943">
      <w:pPr>
        <w:pStyle w:val="Caption"/>
      </w:pPr>
      <w:bookmarkStart w:id="78" w:name="_Ref47176181"/>
      <w:bookmarkStart w:id="79" w:name="_Toc55731667"/>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78"/>
      <w:r w:rsidRPr="00307C83">
        <w:t xml:space="preserve"> </w:t>
      </w:r>
      <w:r>
        <w:t>Salmon condition factor K, the red dotted line separates fish in good condition (high weight relative to length, &gt;1) and fish in poor condition (low weight relative to length, &lt;1).</w:t>
      </w:r>
      <w:bookmarkEnd w:id="79"/>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70D4E70D" w:rsidR="00C629DB" w:rsidRDefault="00307C83" w:rsidP="00DF2943">
      <w:pPr>
        <w:pStyle w:val="Caption"/>
      </w:pPr>
      <w:bookmarkStart w:id="80" w:name="_Ref47176309"/>
      <w:bookmarkStart w:id="81" w:name="_Toc55731668"/>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8</w:t>
      </w:r>
      <w:r w:rsidR="00D442C4">
        <w:fldChar w:fldCharType="end"/>
      </w:r>
      <w:bookmarkEnd w:id="80"/>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1"/>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2A64B7DF" w:rsidR="00C629DB" w:rsidRPr="00C629DB" w:rsidRDefault="00307C83" w:rsidP="00DF2943">
      <w:pPr>
        <w:pStyle w:val="Caption"/>
      </w:pPr>
      <w:bookmarkStart w:id="82" w:name="_Ref47176369"/>
      <w:bookmarkStart w:id="83" w:name="_Toc55731669"/>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82"/>
      <w:r w:rsidRPr="00307C83">
        <w:t xml:space="preserve"> </w:t>
      </w:r>
      <w:r>
        <w:t>Cumulative prey abundance curves for juvenile salmon at each site location.</w:t>
      </w:r>
      <w:bookmarkEnd w:id="83"/>
      <w:r>
        <w:t xml:space="preserve"> Note: All sampling events included 10 salmon, but empty stomachs detract</w:t>
      </w:r>
      <w:r w:rsidR="00223132">
        <w:t>ed</w:t>
      </w:r>
      <w:r>
        <w:t xml:space="preserve"> from</w:t>
      </w:r>
      <w:r w:rsidR="00223132">
        <w:t xml:space="preserve"> the</w:t>
      </w:r>
      <w:r>
        <w:t xml:space="preserve"> total number of stomachs.</w:t>
      </w:r>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4" w:name="_Toc55731624"/>
      <w:r>
        <w:t>Salmon trophic interactions shift with prey phenology and migration timing</w:t>
      </w:r>
      <w:bookmarkEnd w:id="84"/>
    </w:p>
    <w:p w14:paraId="40BE0C11" w14:textId="77777777" w:rsidR="00BA5705" w:rsidRPr="00BA5705" w:rsidRDefault="00BA5705" w:rsidP="00DF2943"/>
    <w:p w14:paraId="1FDB63AD" w14:textId="77F165E3" w:rsidR="00C67B23" w:rsidRDefault="005917B2" w:rsidP="00DF2943">
      <w:pPr>
        <w:pStyle w:val="Heading3"/>
      </w:pPr>
      <w:bookmarkStart w:id="85" w:name="_Toc55731625"/>
      <w:r>
        <w:t>Introduction</w:t>
      </w:r>
      <w:bookmarkEnd w:id="85"/>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390C36F5"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6" w:name="_Toc55731626"/>
      <w:r>
        <w:t>Methods</w:t>
      </w:r>
      <w:bookmarkEnd w:id="86"/>
    </w:p>
    <w:p w14:paraId="6033B463" w14:textId="77777777" w:rsidR="00F54990" w:rsidRDefault="00F54990" w:rsidP="00DF2943"/>
    <w:p w14:paraId="3A9C34C6" w14:textId="77777777" w:rsidR="00F54990" w:rsidRPr="00A1270A" w:rsidRDefault="00F54990" w:rsidP="00DF2943">
      <w:pPr>
        <w:pStyle w:val="Heading4"/>
      </w:pPr>
      <w:bookmarkStart w:id="87" w:name="_Toc55731627"/>
      <w:r>
        <w:t>Field sampling</w:t>
      </w:r>
      <w:bookmarkEnd w:id="87"/>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1223FEC1"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8" w:name="_Toc55731628"/>
      <w:r>
        <w:t>Zooplankton and salmon stomach content analysis</w:t>
      </w:r>
      <w:bookmarkEnd w:id="88"/>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Motodo</w:t>
      </w:r>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89" w:name="_Toc55731629"/>
      <w:r>
        <w:t>Data analysis</w:t>
      </w:r>
      <w:bookmarkEnd w:id="89"/>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rey</w:t>
      </w:r>
      <w:r w:rsidRPr="00EB46DF">
        <w:rPr>
          <w:rFonts w:eastAsia="Times New Roman" w:cs="Times New Roman"/>
          <w:color w:val="000000"/>
          <w:vertAlign w:val="subscript"/>
        </w:rPr>
        <w:t>ip</w:t>
      </w:r>
      <w:r w:rsidRPr="00EB46DF">
        <w:rPr>
          <w:rFonts w:eastAsia="Times New Roman" w:cs="Times New Roman"/>
          <w:color w:val="000000"/>
        </w:rPr>
        <w:t>, prey</w:t>
      </w:r>
      <w:r w:rsidRPr="00EB46DF">
        <w:rPr>
          <w:rFonts w:eastAsia="Times New Roman" w:cs="Times New Roman"/>
          <w:color w:val="000000"/>
          <w:vertAlign w:val="subscript"/>
        </w:rPr>
        <w:t>ic</w:t>
      </w:r>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90" w:name="_Toc55731630"/>
      <w:r>
        <w:t>Results</w:t>
      </w:r>
      <w:bookmarkEnd w:id="90"/>
    </w:p>
    <w:p w14:paraId="1756B98B" w14:textId="77777777" w:rsidR="00E52030" w:rsidRPr="00E52030" w:rsidRDefault="00E52030" w:rsidP="00DF2943"/>
    <w:p w14:paraId="4C8EAD28" w14:textId="79F8579F" w:rsidR="00BA5705" w:rsidRDefault="0031258B" w:rsidP="00DF2943">
      <w:pPr>
        <w:pStyle w:val="Heading4"/>
      </w:pPr>
      <w:bookmarkStart w:id="91" w:name="_Toc55731631"/>
      <w:r>
        <w:t>Environmental conditions</w:t>
      </w:r>
      <w:bookmarkEnd w:id="91"/>
    </w:p>
    <w:p w14:paraId="6577F3A1" w14:textId="77777777" w:rsidR="00317BE8" w:rsidRDefault="00317BE8" w:rsidP="00DF2943"/>
    <w:p w14:paraId="60F67C8E" w14:textId="397EEB64" w:rsidR="00767C8C" w:rsidRDefault="00767C8C" w:rsidP="00DF2943">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DF2943"/>
    <w:p w14:paraId="0955DB53" w14:textId="37C381E2" w:rsidR="00A44D10" w:rsidRDefault="0031258B" w:rsidP="00DF2943">
      <w:pPr>
        <w:pStyle w:val="Heading4"/>
      </w:pPr>
      <w:bookmarkStart w:id="92" w:name="_Toc55731632"/>
      <w:r>
        <w:t>Zooplankton</w:t>
      </w:r>
      <w:bookmarkEnd w:id="92"/>
      <w:r>
        <w:t xml:space="preserve"> </w:t>
      </w:r>
    </w:p>
    <w:p w14:paraId="6FC67588" w14:textId="4718A76D" w:rsidR="00E52030" w:rsidRDefault="00E52030" w:rsidP="00DF2943"/>
    <w:p w14:paraId="3D816B74" w14:textId="006C3517"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14D36454" w:rsidR="00767C8C" w:rsidRDefault="00767C8C" w:rsidP="00DF2943">
      <w:r>
        <w:tab/>
        <w:t>In the Discovery Islands, there was a high prevalence of cladocerans captured early and mid-season in both 2015 and 2016 (ranging from 32.3-75.1% relati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3" w:name="_Toc55731633"/>
      <w:r>
        <w:t>Salmon diet composition</w:t>
      </w:r>
      <w:bookmarkEnd w:id="93"/>
    </w:p>
    <w:p w14:paraId="479616F7" w14:textId="6297599C" w:rsidR="00772B3C" w:rsidRDefault="00772B3C" w:rsidP="00DF2943"/>
    <w:p w14:paraId="7D9AEF68" w14:textId="703B335A"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609B8E0C"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Calanus marshallae</w:t>
      </w:r>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C. pacificus</w:t>
      </w:r>
      <w:r w:rsidR="00BF0190">
        <w:t xml:space="preserve">, </w:t>
      </w:r>
      <w:r w:rsidR="00BF0190" w:rsidRPr="00BF0190">
        <w:rPr>
          <w:i/>
          <w:iCs/>
        </w:rPr>
        <w:t>Aetideus divergens</w:t>
      </w:r>
      <w:r w:rsidR="00BF0190">
        <w:t xml:space="preserve">, </w:t>
      </w:r>
      <w:r w:rsidR="00BF0190" w:rsidRPr="00BF0190">
        <w:rPr>
          <w:i/>
          <w:iCs/>
        </w:rPr>
        <w:t>Pseudocalanus</w:t>
      </w:r>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r w:rsidR="00BF0190" w:rsidRPr="00F100B0">
        <w:rPr>
          <w:i/>
          <w:iCs/>
        </w:rPr>
        <w:t>Eukrohnia hamata</w:t>
      </w:r>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4" w:name="_Toc55731634"/>
      <w:r>
        <w:t xml:space="preserve">Salmon </w:t>
      </w:r>
      <w:r w:rsidR="008036CA">
        <w:t>health</w:t>
      </w:r>
      <w:bookmarkEnd w:id="94"/>
    </w:p>
    <w:p w14:paraId="43925110" w14:textId="5F3CB86A" w:rsidR="009C5822" w:rsidRDefault="009C5822" w:rsidP="00DF2943"/>
    <w:p w14:paraId="76EBDD09" w14:textId="6CB5B269"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6DE6C13B"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15CB855F"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95" w:name="_Toc55731635"/>
      <w:r>
        <w:t>Diet diversity</w:t>
      </w:r>
      <w:r w:rsidR="00FF3D43">
        <w:t xml:space="preserve"> and overlap</w:t>
      </w:r>
      <w:r>
        <w:t xml:space="preserve"> </w:t>
      </w:r>
      <w:r w:rsidR="00FF3D43">
        <w:t>between</w:t>
      </w:r>
      <w:r>
        <w:t xml:space="preserve"> juvenile salmon</w:t>
      </w:r>
      <w:bookmarkEnd w:id="95"/>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6" w:name="_Toc55731636"/>
      <w:r>
        <w:t>Salmon and prey size</w:t>
      </w:r>
      <w:bookmarkEnd w:id="96"/>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7" w:name="_Toc55731637"/>
      <w:r>
        <w:t>Discussion</w:t>
      </w:r>
      <w:bookmarkEnd w:id="97"/>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8" w:name="_Toc55731638"/>
      <w:r>
        <w:t>Seasonality and prey phenology</w:t>
      </w:r>
      <w:bookmarkEnd w:id="98"/>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r w:rsidR="0068224A" w:rsidRPr="0068224A">
        <w:rPr>
          <w:i/>
          <w:iCs/>
        </w:rPr>
        <w:t>Pseudocalanus</w:t>
      </w:r>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99" w:name="_Toc55731639"/>
      <w:r>
        <w:t>Salmon trophic interactions</w:t>
      </w:r>
      <w:bookmarkEnd w:id="99"/>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100" w:name="_Toc55731640"/>
      <w:r>
        <w:t>Salmon health implications</w:t>
      </w:r>
      <w:bookmarkEnd w:id="100"/>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01" w:name="_Toc55731641"/>
      <w:r>
        <w:t>Predator and prey sizes</w:t>
      </w:r>
      <w:bookmarkEnd w:id="101"/>
    </w:p>
    <w:p w14:paraId="02C6C17C" w14:textId="185B9AAD" w:rsidR="00223132" w:rsidRDefault="00223132" w:rsidP="00D832B0"/>
    <w:p w14:paraId="0D498C1C" w14:textId="6A38BDE0"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w:t>
      </w:r>
      <w:r w:rsidR="00D442C4">
        <w:t>as</w:t>
      </w:r>
      <w:r>
        <w:t xml:space="preserve"> </w:t>
      </w:r>
      <w:r w:rsidR="00D442C4">
        <w:t>significant</w:t>
      </w:r>
      <w:r>
        <w:t xml:space="preserve"> amounts of eelgrass habitats have been degraded over the generations. </w:t>
      </w:r>
      <w:r w:rsidR="00395245">
        <w:t>One recommendation to supplement salmon diets is through the rehabilitation of historic eelgrass habitats to provide invertebrate prey and shelter from predators that would benefit the ecosystem. Furthermore, future work should engage with the Kwakw</w:t>
      </w:r>
      <w:r w:rsidR="00395245" w:rsidRPr="004100FE">
        <w:rPr>
          <w:u w:val="single"/>
        </w:rPr>
        <w:t>a</w:t>
      </w:r>
      <w:r w:rsidR="00395245">
        <w:t>k</w:t>
      </w:r>
      <w:r w:rsidR="00395245" w:rsidRPr="004100FE">
        <w:rPr>
          <w:u w:val="single"/>
        </w:rPr>
        <w:t>a</w:t>
      </w:r>
      <w:r w:rsidR="00395245">
        <w:t xml:space="preserve">’wakw peoples on their traditional ecological knowledge of the area and how to best restore ecosystems in ways that are respectful and inclusive of traditional harvesting methods to increase quality of eelgrass habitat for salmon. </w:t>
      </w:r>
    </w:p>
    <w:p w14:paraId="0EDD1940" w14:textId="77777777" w:rsidR="00D442C4" w:rsidRDefault="00D442C4" w:rsidP="00D442C4"/>
    <w:p w14:paraId="24D8C5D2" w14:textId="3D8ABF63" w:rsidR="00D442C4" w:rsidRDefault="00D442C4" w:rsidP="00D442C4">
      <w:pPr>
        <w:pStyle w:val="Heading4"/>
      </w:pPr>
      <w:r>
        <w:t>Limitations and future directions</w:t>
      </w:r>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02" w:name="_Toc55731642"/>
      <w:r>
        <w:t>Conclusion</w:t>
      </w:r>
      <w:bookmarkEnd w:id="102"/>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77777777"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0441F">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03" w:name="_Toc55731643"/>
      <w:r>
        <w:t>Tables</w:t>
      </w:r>
      <w:bookmarkEnd w:id="103"/>
    </w:p>
    <w:p w14:paraId="7CB3B68C" w14:textId="77777777" w:rsidR="007F1E58" w:rsidRPr="007F1E58" w:rsidRDefault="007F1E58" w:rsidP="00DF2943"/>
    <w:p w14:paraId="067BE38E" w14:textId="2EAE69C6" w:rsidR="007F1E58" w:rsidRDefault="00E52030" w:rsidP="00DF2943">
      <w:pPr>
        <w:pStyle w:val="Heading9"/>
      </w:pPr>
      <w:bookmarkStart w:id="104" w:name="_Ref55574450"/>
      <w:bookmarkStart w:id="105" w:name="_Toc55731656"/>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04"/>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5"/>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06" w:name="_Ref55657903"/>
      <w:bookmarkStart w:id="107" w:name="_Toc55731657"/>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06"/>
      <w:r>
        <w:t xml:space="preserve"> </w:t>
      </w:r>
      <w:r w:rsidR="007F1E58">
        <w:t>Zooplankton relative abundance</w:t>
      </w:r>
      <w:r w:rsidR="00AA5C3C">
        <w:t xml:space="preserve"> (expressed as percent) by major groups.</w:t>
      </w:r>
      <w:bookmarkEnd w:id="107"/>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08" w:name="_Ref55392890"/>
      <w:bookmarkStart w:id="109" w:name="_Toc55731658"/>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08"/>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09"/>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10" w:name="_Toc55731659"/>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10"/>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11" w:name="_Toc55731644"/>
      <w:r>
        <w:t>Figures</w:t>
      </w:r>
      <w:bookmarkEnd w:id="111"/>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29"/>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3FFF2193" w:rsidR="007F1E58" w:rsidRDefault="00E52030" w:rsidP="00DF2943">
      <w:pPr>
        <w:pStyle w:val="Caption"/>
      </w:pPr>
      <w:bookmarkStart w:id="112" w:name="_Ref55574432"/>
      <w:bookmarkStart w:id="113" w:name="_Toc55731670"/>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112"/>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3"/>
    </w:p>
    <w:p w14:paraId="2818C8D7" w14:textId="4F1D8F61" w:rsidR="007F1E58" w:rsidRDefault="007F1E58" w:rsidP="00DF2943"/>
    <w:p w14:paraId="3C12533B" w14:textId="70CAEEBC" w:rsidR="003B545F" w:rsidRDefault="003B545F" w:rsidP="00DF2943"/>
    <w:p w14:paraId="267BD565" w14:textId="32685510" w:rsidR="007F1E58" w:rsidRDefault="007F1E58" w:rsidP="00DF2943">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stretch>
                      <a:fillRect/>
                    </a:stretch>
                  </pic:blipFill>
                  <pic:spPr>
                    <a:xfrm>
                      <a:off x="0" y="0"/>
                      <a:ext cx="5943600" cy="5943600"/>
                    </a:xfrm>
                    <a:prstGeom prst="rect">
                      <a:avLst/>
                    </a:prstGeom>
                  </pic:spPr>
                </pic:pic>
              </a:graphicData>
            </a:graphic>
          </wp:inline>
        </w:drawing>
      </w:r>
    </w:p>
    <w:p w14:paraId="6CE85B1B" w14:textId="19DF614D" w:rsidR="007F1E58" w:rsidRDefault="00E52030" w:rsidP="00DF2943">
      <w:pPr>
        <w:pStyle w:val="Caption"/>
      </w:pPr>
      <w:bookmarkStart w:id="114" w:name="_Ref51685434"/>
      <w:bookmarkStart w:id="115" w:name="_Toc55731671"/>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114"/>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15"/>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1"/>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15C28E29" w:rsidR="007F1E58" w:rsidRDefault="00E52030" w:rsidP="00DF2943">
      <w:pPr>
        <w:pStyle w:val="Caption"/>
      </w:pPr>
      <w:bookmarkStart w:id="116" w:name="_Ref55657959"/>
      <w:bookmarkStart w:id="117" w:name="_Toc55731672"/>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116"/>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17"/>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2"/>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5C1A1708" w:rsidR="00D708D5" w:rsidRDefault="00E52030" w:rsidP="00DF2943">
      <w:pPr>
        <w:pStyle w:val="Caption"/>
      </w:pPr>
      <w:bookmarkStart w:id="118" w:name="_Ref55657992"/>
      <w:bookmarkStart w:id="119" w:name="_Toc55731673"/>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118"/>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19"/>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3"/>
                    <a:stretch>
                      <a:fillRect/>
                    </a:stretch>
                  </pic:blipFill>
                  <pic:spPr>
                    <a:xfrm>
                      <a:off x="0" y="0"/>
                      <a:ext cx="8229600" cy="5422900"/>
                    </a:xfrm>
                    <a:prstGeom prst="rect">
                      <a:avLst/>
                    </a:prstGeom>
                  </pic:spPr>
                </pic:pic>
              </a:graphicData>
            </a:graphic>
          </wp:inline>
        </w:drawing>
      </w:r>
    </w:p>
    <w:p w14:paraId="0941B6F4" w14:textId="47B6B8AA"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20" w:name="_Ref55287734"/>
      <w:bookmarkStart w:id="121" w:name="_Toc55731674"/>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120"/>
      <w:r>
        <w:t xml:space="preserve"> Cluster dendrogram of temporal data (will color by red and blue for two main clusters, leaving three outliers as grey).</w:t>
      </w:r>
      <w:bookmarkEnd w:id="121"/>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a:stretch>
                      <a:fillRect/>
                    </a:stretch>
                  </pic:blipFill>
                  <pic:spPr>
                    <a:xfrm>
                      <a:off x="0" y="0"/>
                      <a:ext cx="8229600" cy="5236845"/>
                    </a:xfrm>
                    <a:prstGeom prst="rect">
                      <a:avLst/>
                    </a:prstGeom>
                  </pic:spPr>
                </pic:pic>
              </a:graphicData>
            </a:graphic>
          </wp:inline>
        </w:drawing>
      </w:r>
      <w:r w:rsidR="00223132">
        <w:t xml:space="preserve"> </w:t>
      </w:r>
    </w:p>
    <w:p w14:paraId="5D1C150B" w14:textId="122DAE9F"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22" w:name="_Ref55296001"/>
      <w:bookmarkStart w:id="123" w:name="_Toc55731675"/>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122"/>
      <w:r>
        <w:t xml:space="preserve"> </w:t>
      </w:r>
      <w:r w:rsidR="00D708D5">
        <w:t>Gut fullness indices (GFI) for juvenile pink and chum salmon in DI-JS, 2015-2016, with overlap shown in dark red.</w:t>
      </w:r>
      <w:bookmarkEnd w:id="123"/>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5"/>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72B28BDE" w:rsidR="007F1E58" w:rsidRDefault="00E52030" w:rsidP="00DF2943">
      <w:pPr>
        <w:pStyle w:val="Caption"/>
      </w:pPr>
      <w:bookmarkStart w:id="124" w:name="_Ref55658122"/>
      <w:bookmarkStart w:id="125" w:name="_Toc55731676"/>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124"/>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5"/>
    </w:p>
    <w:p w14:paraId="0E7D240C" w14:textId="0894B6B8" w:rsidR="00D442C4" w:rsidRDefault="00D442C4" w:rsidP="00D442C4">
      <w:r>
        <w:br w:type="page"/>
      </w:r>
    </w:p>
    <w:p w14:paraId="4C325CD4" w14:textId="1D4FE0E9" w:rsidR="00D442C4" w:rsidRDefault="00D442C4" w:rsidP="00D442C4">
      <w:r>
        <w:rPr>
          <w:noProof/>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5943600" cy="5943600"/>
                    </a:xfrm>
                    <a:prstGeom prst="rect">
                      <a:avLst/>
                    </a:prstGeom>
                  </pic:spPr>
                </pic:pic>
              </a:graphicData>
            </a:graphic>
          </wp:inline>
        </w:drawing>
      </w:r>
    </w:p>
    <w:p w14:paraId="3D227E31" w14:textId="453BE479" w:rsidR="00D442C4" w:rsidRPr="00D442C4" w:rsidRDefault="00D442C4" w:rsidP="00D442C4">
      <w:pPr>
        <w:pStyle w:val="Caption"/>
      </w:pPr>
      <w:bookmarkStart w:id="126" w:name="_Ref55823359"/>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8</w:t>
      </w:r>
      <w:r>
        <w:fldChar w:fldCharType="end"/>
      </w:r>
      <w:bookmarkEnd w:id="126"/>
      <w:r>
        <w:t xml:space="preserve"> Cumulative prey curves for Discovery Islands (red) and Johnstone Strait (blue) juvenile pink (open circles) and chum salmon (closed circles) in 2015 and 2016 outmigration.</w:t>
      </w:r>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37"/>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51AB3C1A" w:rsidR="003304B3" w:rsidRDefault="003304B3" w:rsidP="00DF2943">
      <w:pPr>
        <w:pStyle w:val="Caption"/>
      </w:pPr>
      <w:bookmarkStart w:id="127" w:name="_Ref55290628"/>
      <w:bookmarkStart w:id="128" w:name="_Toc55731677"/>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127"/>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28"/>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38"/>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156FA972"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29" w:name="_Ref55295297"/>
      <w:bookmarkStart w:id="130" w:name="_Toc55731678"/>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0</w:t>
      </w:r>
      <w:r w:rsidR="00D442C4">
        <w:fldChar w:fldCharType="end"/>
      </w:r>
      <w:bookmarkEnd w:id="129"/>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30"/>
    </w:p>
    <w:p w14:paraId="1DFCA4E7" w14:textId="129F4E1C" w:rsidR="005917B2" w:rsidRDefault="005917B2" w:rsidP="00DF2943">
      <w:pPr>
        <w:pStyle w:val="Heading2"/>
      </w:pPr>
      <w:bookmarkStart w:id="131" w:name="_Toc55731645"/>
      <w:r>
        <w:t>Conclusion</w:t>
      </w:r>
      <w:bookmarkEnd w:id="131"/>
    </w:p>
    <w:p w14:paraId="0593FE89" w14:textId="77777777" w:rsidR="006E0CC9" w:rsidRPr="006E0CC9" w:rsidRDefault="006E0CC9" w:rsidP="00DF2943"/>
    <w:p w14:paraId="40D95692" w14:textId="479A6889" w:rsidR="00926601" w:rsidRDefault="00926601" w:rsidP="00DF2943">
      <w:pPr>
        <w:pStyle w:val="Heading3"/>
      </w:pPr>
      <w:bookmarkStart w:id="132" w:name="_Toc55731646"/>
      <w:r>
        <w:t>Knowledge gap of juvenile pink and chum salmon competition</w:t>
      </w:r>
      <w:bookmarkEnd w:id="132"/>
    </w:p>
    <w:p w14:paraId="78B6DE1E" w14:textId="346D62AF" w:rsidR="00926601" w:rsidRPr="00926601" w:rsidRDefault="00926601" w:rsidP="00DF2943">
      <w:r>
        <w:tab/>
        <w:t>…</w:t>
      </w:r>
    </w:p>
    <w:p w14:paraId="2504B4DE" w14:textId="61383783" w:rsidR="00926601" w:rsidRDefault="00C3611D" w:rsidP="00DF2943">
      <w:pPr>
        <w:pStyle w:val="Heading3"/>
      </w:pPr>
      <w:bookmarkStart w:id="133" w:name="_Toc55731647"/>
      <w:r>
        <w:t>Diets of j</w:t>
      </w:r>
      <w:r w:rsidR="00926601">
        <w:t>uvenile pink and chum salmon in contrasting foraging conditions</w:t>
      </w:r>
      <w:bookmarkEnd w:id="133"/>
    </w:p>
    <w:p w14:paraId="166B62E5" w14:textId="3D9FD72B" w:rsidR="00926601" w:rsidRPr="00926601" w:rsidRDefault="00926601" w:rsidP="00DF2943">
      <w:r>
        <w:tab/>
        <w:t xml:space="preserve">… </w:t>
      </w:r>
    </w:p>
    <w:p w14:paraId="1D66388E" w14:textId="6F274C04" w:rsidR="00926601" w:rsidRDefault="00C3611D" w:rsidP="00DF2943">
      <w:pPr>
        <w:pStyle w:val="Heading3"/>
      </w:pPr>
      <w:bookmarkStart w:id="134" w:name="_Toc55731648"/>
      <w:r>
        <w:t>T</w:t>
      </w:r>
      <w:r w:rsidR="00926601">
        <w:t>rophic interactions</w:t>
      </w:r>
      <w:r>
        <w:t xml:space="preserve"> of pink and chum salmon</w:t>
      </w:r>
      <w:r w:rsidR="00926601">
        <w:t xml:space="preserve"> during outmigration</w:t>
      </w:r>
      <w:bookmarkEnd w:id="134"/>
    </w:p>
    <w:p w14:paraId="2A46B5B6" w14:textId="6701A8EE" w:rsidR="00926601" w:rsidRPr="00926601" w:rsidRDefault="00926601" w:rsidP="00DF2943">
      <w:r>
        <w:tab/>
        <w:t xml:space="preserve">… </w:t>
      </w:r>
    </w:p>
    <w:p w14:paraId="74385B9D" w14:textId="34CEEA8B" w:rsidR="00926601" w:rsidRDefault="00926601" w:rsidP="00DF2943">
      <w:pPr>
        <w:pStyle w:val="Heading3"/>
      </w:pPr>
      <w:bookmarkStart w:id="135" w:name="_Toc55731649"/>
      <w:r>
        <w:t>Pink and chum salmon as ecosystem indicators</w:t>
      </w:r>
      <w:bookmarkEnd w:id="135"/>
    </w:p>
    <w:p w14:paraId="4D33B8A6" w14:textId="06CFD50C" w:rsidR="00C43189" w:rsidRDefault="00926601" w:rsidP="00DF2943">
      <w:r>
        <w:tab/>
        <w:t>…</w:t>
      </w:r>
    </w:p>
    <w:p w14:paraId="22B54E6D" w14:textId="3C6D10D5" w:rsidR="00C43189" w:rsidRDefault="00C43189" w:rsidP="00DF2943">
      <w:r>
        <w:t>Updated version –</w:t>
      </w:r>
      <w:r w:rsidR="006D0743">
        <w:t xml:space="preserve"> </w:t>
      </w:r>
      <w:r>
        <w:t xml:space="preserve">Reiterate importance of salmon for health and wellbeing of people </w:t>
      </w:r>
      <w:r w:rsidR="00EA14E7">
        <w:t xml:space="preserve">and </w:t>
      </w:r>
      <w:r>
        <w:t>ecosys</w:t>
      </w:r>
    </w:p>
    <w:p w14:paraId="4B506DE8" w14:textId="6402DFD3" w:rsidR="00C43189" w:rsidRDefault="00C43189" w:rsidP="00DF2943">
      <w:r>
        <w:t>Juvenile salmon feeding important for survival, study found low feeding (time + space)</w:t>
      </w:r>
    </w:p>
    <w:p w14:paraId="3ED9C16C" w14:textId="241EB110" w:rsidR="00C43189" w:rsidRDefault="00C43189" w:rsidP="00DF2943">
      <w:r>
        <w:t>Consistent feeding strats. due to competition. Pink small/nearshore/mero-, chum gelatinous.</w:t>
      </w:r>
    </w:p>
    <w:p w14:paraId="7896C59E" w14:textId="77777777" w:rsidR="00C43189" w:rsidRDefault="00C43189" w:rsidP="00DF2943">
      <w:r>
        <w:t>Periods/locations where feeding improves, and pink chum more easily coexist (improve survival)</w:t>
      </w:r>
    </w:p>
    <w:p w14:paraId="76F7CFE9" w14:textId="77777777" w:rsidR="00C43189" w:rsidRDefault="00C43189" w:rsidP="00DF2943">
      <w:r>
        <w:t>Lessons of salmon: flexible / adaptable, using strengths to coexist, let good times fuel resilience</w:t>
      </w:r>
    </w:p>
    <w:p w14:paraId="241D9429" w14:textId="42CD9A75" w:rsidR="004B644E" w:rsidRDefault="00270F2E" w:rsidP="00DF2943">
      <w:r>
        <w:t xml:space="preserve">~ </w:t>
      </w:r>
      <w:r w:rsidR="00C43189">
        <w:t>pink chum unique but respond to env/prey firstly. Understanding trends + nuance = crucial. Research sp</w:t>
      </w:r>
      <w:r>
        <w:t>.</w:t>
      </w:r>
      <w:r w:rsidR="00C43189">
        <w:t>/stock response to env needed for conservation</w:t>
      </w:r>
      <w:r>
        <w:t>/</w:t>
      </w:r>
      <w:r w:rsidR="00C43189">
        <w:t>healthy societies who live for salmon</w:t>
      </w:r>
    </w:p>
    <w:p w14:paraId="0162DBC9" w14:textId="166ABA60" w:rsidR="00F845B9" w:rsidRDefault="004B644E" w:rsidP="00DF2943">
      <w:r>
        <w:t xml:space="preserve">(somewhere) </w:t>
      </w:r>
      <w:r w:rsidR="00F845B9">
        <w:t>Salmon conservation = local + global. Migrate international; help where we can!</w:t>
      </w:r>
    </w:p>
    <w:p w14:paraId="39F61838" w14:textId="77777777" w:rsidR="005675BF" w:rsidRDefault="004B644E" w:rsidP="00DF2943">
      <w:r>
        <w:t>Recommendation: study precontact DI-JS with Kwakw</w:t>
      </w:r>
      <w:r w:rsidRPr="004B644E">
        <w:rPr>
          <w:u w:val="single"/>
        </w:rPr>
        <w:t>a</w:t>
      </w:r>
      <w:r>
        <w:t>k</w:t>
      </w:r>
      <w:r w:rsidRPr="004B644E">
        <w:rPr>
          <w:u w:val="single"/>
        </w:rPr>
        <w:t>a</w:t>
      </w:r>
      <w:r>
        <w:t>’wakw</w:t>
      </w:r>
      <w:r w:rsidR="00F845B9">
        <w:t xml:space="preserve"> to compare now with TEK </w:t>
      </w:r>
      <w:r w:rsidR="00F845B9">
        <w:sym w:font="Wingdings" w:char="F0E0"/>
      </w:r>
      <w:r w:rsidR="00F845B9">
        <w:t xml:space="preserve"> use to inform habitat restoration projects that would benefit juvenile salmon + other animals too!</w:t>
      </w:r>
    </w:p>
    <w:p w14:paraId="0DDB7AAD" w14:textId="77777777" w:rsidR="00EA14E7" w:rsidRDefault="005675BF" w:rsidP="00DF2943">
      <w:r>
        <w:t>Alsooo (somewhere) DI-JS eelgrass decline (Cullis-Suzuki thesis), restore or mitigate pollution and Indigenous sovereignty would improve salmon life (fish farm parasite impacts future stud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a:stretch>
                      <a:fillRect/>
                    </a:stretch>
                  </pic:blipFill>
                  <pic:spPr>
                    <a:xfrm>
                      <a:off x="0" y="0"/>
                      <a:ext cx="5943600" cy="4457700"/>
                    </a:xfrm>
                    <a:prstGeom prst="rect">
                      <a:avLst/>
                    </a:prstGeom>
                  </pic:spPr>
                </pic:pic>
              </a:graphicData>
            </a:graphic>
          </wp:inline>
        </w:drawing>
      </w:r>
    </w:p>
    <w:p w14:paraId="3E570337" w14:textId="17CE42CC" w:rsidR="00FA03B1" w:rsidRDefault="00EA14E7" w:rsidP="00DF2943">
      <w:pPr>
        <w:pStyle w:val="Caption"/>
      </w:pPr>
      <w:bookmarkStart w:id="136" w:name="_Toc55731679"/>
      <w:r>
        <w:t xml:space="preserve">Figure </w:t>
      </w:r>
      <w:r w:rsidR="00D442C4">
        <w:fldChar w:fldCharType="begin"/>
      </w:r>
      <w:r w:rsidR="00D442C4">
        <w:instrText xml:space="preserve"> STYLEREF 2 \s </w:instrText>
      </w:r>
      <w:r w:rsidR="00D442C4">
        <w:fldChar w:fldCharType="separate"/>
      </w:r>
      <w:r w:rsidR="00D442C4">
        <w:rPr>
          <w:noProof/>
        </w:rPr>
        <w:t>4</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r>
        <w:t xml:space="preserve"> Conceptual diagram of combined thesis results on juvenile salmon diet variability. “Sp.” indicated salmon species, and stratified surface conditions is labelled as “Strat.”</w:t>
      </w:r>
      <w:bookmarkEnd w:id="136"/>
      <w:r>
        <w:t xml:space="preserve"> </w:t>
      </w:r>
      <w:r w:rsidR="00FA03B1">
        <w:br w:type="page"/>
      </w:r>
    </w:p>
    <w:p w14:paraId="2B232ED2" w14:textId="67C43FE0" w:rsidR="00FA03B1" w:rsidRDefault="00FA03B1" w:rsidP="00DF2943">
      <w:pPr>
        <w:pStyle w:val="Heading1"/>
      </w:pPr>
      <w:bookmarkStart w:id="137" w:name="_Toc55731650"/>
      <w:r>
        <w:t>References</w:t>
      </w:r>
      <w:bookmarkEnd w:id="137"/>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1DB4C8EA" w14:textId="0099485F" w:rsidR="00F0441F" w:rsidRPr="00F0441F" w:rsidRDefault="00FA03B1" w:rsidP="00F0441F">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F0441F" w:rsidRPr="00F0441F">
        <w:rPr>
          <w:rFonts w:cs="Times New Roman"/>
          <w:noProof/>
          <w:lang w:val="en-US"/>
        </w:rPr>
        <w:t xml:space="preserve">Batten, S. D., Ruggerone, G. T., &amp; Ortiz, I. (2018). Pink Salmon induce a trophic cascade in plankton populations in the southern Bering Sea and around the Aleutian Islands. </w:t>
      </w:r>
      <w:r w:rsidR="00F0441F" w:rsidRPr="00F0441F">
        <w:rPr>
          <w:rFonts w:cs="Times New Roman"/>
          <w:i/>
          <w:iCs/>
          <w:noProof/>
          <w:lang w:val="en-US"/>
        </w:rPr>
        <w:t>Fisheries Oceanography</w:t>
      </w:r>
      <w:r w:rsidR="00F0441F" w:rsidRPr="00F0441F">
        <w:rPr>
          <w:rFonts w:cs="Times New Roman"/>
          <w:noProof/>
          <w:lang w:val="en-US"/>
        </w:rPr>
        <w:t xml:space="preserve">, </w:t>
      </w:r>
      <w:r w:rsidR="00F0441F" w:rsidRPr="00F0441F">
        <w:rPr>
          <w:rFonts w:cs="Times New Roman"/>
          <w:i/>
          <w:iCs/>
          <w:noProof/>
          <w:lang w:val="en-US"/>
        </w:rPr>
        <w:t>27</w:t>
      </w:r>
      <w:r w:rsidR="00F0441F" w:rsidRPr="00F0441F">
        <w:rPr>
          <w:rFonts w:cs="Times New Roman"/>
          <w:noProof/>
          <w:lang w:val="en-US"/>
        </w:rPr>
        <w:t>(6), 548–559. https://doi.org/10.1111/fog.12276</w:t>
      </w:r>
    </w:p>
    <w:p w14:paraId="3B8C726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2017). What the past tells us about the future of Pacific salmon research. </w:t>
      </w:r>
      <w:r w:rsidRPr="00F0441F">
        <w:rPr>
          <w:rFonts w:cs="Times New Roman"/>
          <w:i/>
          <w:iCs/>
          <w:noProof/>
          <w:lang w:val="en-US"/>
        </w:rPr>
        <w:t>Fish and Fisheries</w:t>
      </w:r>
      <w:r w:rsidRPr="00F0441F">
        <w:rPr>
          <w:rFonts w:cs="Times New Roman"/>
          <w:noProof/>
          <w:lang w:val="en-US"/>
        </w:rPr>
        <w:t xml:space="preserve">, </w:t>
      </w:r>
      <w:r w:rsidRPr="00F0441F">
        <w:rPr>
          <w:rFonts w:cs="Times New Roman"/>
          <w:i/>
          <w:iCs/>
          <w:noProof/>
          <w:lang w:val="en-US"/>
        </w:rPr>
        <w:t>18</w:t>
      </w:r>
      <w:r w:rsidRPr="00F0441F">
        <w:rPr>
          <w:rFonts w:cs="Times New Roman"/>
          <w:noProof/>
          <w:lang w:val="en-US"/>
        </w:rPr>
        <w:t>(6), 1161–1175. https://doi.org/10.1111/faf.12231</w:t>
      </w:r>
    </w:p>
    <w:p w14:paraId="160DB8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amp; Mahnken, C. (2001). A critical size and period hypothesis to explain natural regulation of salmon abundance and the linkage to climate and climate change. </w:t>
      </w:r>
      <w:r w:rsidRPr="00F0441F">
        <w:rPr>
          <w:rFonts w:cs="Times New Roman"/>
          <w:i/>
          <w:iCs/>
          <w:noProof/>
          <w:lang w:val="en-US"/>
        </w:rPr>
        <w:t>Progress in Oceanography</w:t>
      </w:r>
      <w:r w:rsidRPr="00F0441F">
        <w:rPr>
          <w:rFonts w:cs="Times New Roman"/>
          <w:noProof/>
          <w:lang w:val="en-US"/>
        </w:rPr>
        <w:t xml:space="preserve">, </w:t>
      </w:r>
      <w:r w:rsidRPr="00F0441F">
        <w:rPr>
          <w:rFonts w:cs="Times New Roman"/>
          <w:i/>
          <w:iCs/>
          <w:noProof/>
          <w:lang w:val="en-US"/>
        </w:rPr>
        <w:t>49</w:t>
      </w:r>
      <w:r w:rsidRPr="00F0441F">
        <w:rPr>
          <w:rFonts w:cs="Times New Roman"/>
          <w:noProof/>
          <w:lang w:val="en-US"/>
        </w:rPr>
        <w:t>(1–4), 423–437. https://doi.org/10.1016/S0079-6611(01)00034-9</w:t>
      </w:r>
    </w:p>
    <w:p w14:paraId="276BF39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4</w:t>
      </w:r>
      <w:r w:rsidRPr="00F0441F">
        <w:rPr>
          <w:rFonts w:cs="Times New Roman"/>
          <w:noProof/>
          <w:lang w:val="en-US"/>
        </w:rPr>
        <w:t>(1), 403–414. https://doi.org/10.1080/19425120.2012.676607</w:t>
      </w:r>
    </w:p>
    <w:p w14:paraId="736CFA0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Pearsall, I. a, &amp; Healey, M. C. (2003). A history of the research on the early marine life of Pacific salmon off Canada’s Pacific coast. </w:t>
      </w:r>
      <w:r w:rsidRPr="00F0441F">
        <w:rPr>
          <w:rFonts w:cs="Times New Roman"/>
          <w:i/>
          <w:iCs/>
          <w:noProof/>
          <w:lang w:val="en-US"/>
        </w:rPr>
        <w:t>NPAFC Bulletin</w:t>
      </w:r>
      <w:r w:rsidRPr="00F0441F">
        <w:rPr>
          <w:rFonts w:cs="Times New Roman"/>
          <w:noProof/>
          <w:lang w:val="en-US"/>
        </w:rPr>
        <w:t xml:space="preserve">, </w:t>
      </w:r>
      <w:r w:rsidRPr="00F0441F">
        <w:rPr>
          <w:rFonts w:cs="Times New Roman"/>
          <w:i/>
          <w:iCs/>
          <w:noProof/>
          <w:lang w:val="en-US"/>
        </w:rPr>
        <w:t>3</w:t>
      </w:r>
      <w:r w:rsidRPr="00F0441F">
        <w:rPr>
          <w:rFonts w:cs="Times New Roman"/>
          <w:noProof/>
          <w:lang w:val="en-US"/>
        </w:rPr>
        <w:t>(3), 1–40.</w:t>
      </w:r>
    </w:p>
    <w:p w14:paraId="36C13A1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Sweeting, R. M., Neville, C. M., &amp; Lange, K. L. (2010). Competitive Interactions Between Pink Salmon and Other Juvenile Pacific Salmon in the Strait of Georgia. </w:t>
      </w:r>
      <w:r w:rsidRPr="00F0441F">
        <w:rPr>
          <w:rFonts w:cs="Times New Roman"/>
          <w:i/>
          <w:iCs/>
          <w:noProof/>
          <w:lang w:val="en-US"/>
        </w:rPr>
        <w:t>NPAFC Doc. 1284</w:t>
      </w:r>
      <w:r w:rsidRPr="00F0441F">
        <w:rPr>
          <w:rFonts w:cs="Times New Roman"/>
          <w:noProof/>
          <w:lang w:val="en-US"/>
        </w:rPr>
        <w:t xml:space="preserve">, </w:t>
      </w:r>
      <w:r w:rsidRPr="00F0441F">
        <w:rPr>
          <w:rFonts w:cs="Times New Roman"/>
          <w:i/>
          <w:iCs/>
          <w:noProof/>
          <w:lang w:val="en-US"/>
        </w:rPr>
        <w:t>January</w:t>
      </w:r>
      <w:r w:rsidRPr="00F0441F">
        <w:rPr>
          <w:rFonts w:cs="Times New Roman"/>
          <w:noProof/>
          <w:lang w:val="en-US"/>
        </w:rPr>
        <w:t>.</w:t>
      </w:r>
    </w:p>
    <w:p w14:paraId="2DDE19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oldt, J. L. (2001). </w:t>
      </w:r>
      <w:r w:rsidRPr="00F0441F">
        <w:rPr>
          <w:rFonts w:cs="Times New Roman"/>
          <w:i/>
          <w:iCs/>
          <w:noProof/>
          <w:lang w:val="en-US"/>
        </w:rPr>
        <w:t>Ecology of juvenile pink salmon in the North Gulf of Alaska and Prince William Sound</w:t>
      </w:r>
      <w:r w:rsidRPr="00F0441F">
        <w:rPr>
          <w:rFonts w:cs="Times New Roman"/>
          <w:noProof/>
          <w:lang w:val="en-US"/>
        </w:rPr>
        <w:t xml:space="preserve"> [University of Alaska Fairbanks]. http://hdl.handle.net/11122/8602</w:t>
      </w:r>
    </w:p>
    <w:p w14:paraId="3C876C4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1990). </w:t>
      </w:r>
      <w:r w:rsidRPr="00F0441F">
        <w:rPr>
          <w:rFonts w:cs="Times New Roman"/>
          <w:i/>
          <w:iCs/>
          <w:noProof/>
          <w:lang w:val="en-US"/>
        </w:rPr>
        <w:t>A synthesis of the food habits and feeding ecoloy of salmonids in marine waters of the North Pacific</w:t>
      </w:r>
      <w:r w:rsidRPr="00F0441F">
        <w:rPr>
          <w:rFonts w:cs="Times New Roman"/>
          <w:noProof/>
          <w:lang w:val="en-US"/>
        </w:rPr>
        <w:t xml:space="preserve">. </w:t>
      </w:r>
      <w:r w:rsidRPr="00F0441F">
        <w:rPr>
          <w:rFonts w:cs="Times New Roman"/>
          <w:i/>
          <w:iCs/>
          <w:noProof/>
          <w:lang w:val="en-US"/>
        </w:rPr>
        <w:t>(INPFC Doc.) FRI</w:t>
      </w:r>
      <w:r w:rsidRPr="00F0441F">
        <w:rPr>
          <w:rFonts w:cs="Times New Roman"/>
          <w:noProof/>
          <w:lang w:val="en-US"/>
        </w:rPr>
        <w:t>-</w:t>
      </w:r>
      <w:r w:rsidRPr="00F0441F">
        <w:rPr>
          <w:rFonts w:cs="Times New Roman"/>
          <w:i/>
          <w:iCs/>
          <w:noProof/>
          <w:lang w:val="en-US"/>
        </w:rPr>
        <w:t>UW</w:t>
      </w:r>
      <w:r w:rsidRPr="00F0441F">
        <w:rPr>
          <w:rFonts w:cs="Times New Roman"/>
          <w:noProof/>
          <w:lang w:val="en-US"/>
        </w:rPr>
        <w:t>-</w:t>
      </w:r>
      <w:r w:rsidRPr="00F0441F">
        <w:rPr>
          <w:rFonts w:cs="Times New Roman"/>
          <w:i/>
          <w:iCs/>
          <w:noProof/>
          <w:lang w:val="en-US"/>
        </w:rPr>
        <w:t>9016</w:t>
      </w:r>
      <w:r w:rsidRPr="00F0441F">
        <w:rPr>
          <w:rFonts w:cs="Times New Roman"/>
          <w:noProof/>
          <w:lang w:val="en-US"/>
        </w:rPr>
        <w:t>, 38 p. https://doi.org/FRI-UW-9016</w:t>
      </w:r>
    </w:p>
    <w:p w14:paraId="3252884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F0441F">
        <w:rPr>
          <w:rFonts w:cs="Times New Roman"/>
          <w:i/>
          <w:iCs/>
          <w:noProof/>
          <w:lang w:val="en-US"/>
        </w:rPr>
        <w:t>American Fisheries Society Symposium</w:t>
      </w:r>
      <w:r w:rsidRPr="00F0441F">
        <w:rPr>
          <w:rFonts w:cs="Times New Roman"/>
          <w:noProof/>
          <w:lang w:val="en-US"/>
        </w:rPr>
        <w:t xml:space="preserve">, </w:t>
      </w:r>
      <w:r w:rsidRPr="00F0441F">
        <w:rPr>
          <w:rFonts w:cs="Times New Roman"/>
          <w:i/>
          <w:iCs/>
          <w:noProof/>
          <w:lang w:val="en-US"/>
        </w:rPr>
        <w:t>57</w:t>
      </w:r>
      <w:r w:rsidRPr="00F0441F">
        <w:rPr>
          <w:rFonts w:cs="Times New Roman"/>
          <w:noProof/>
          <w:lang w:val="en-US"/>
        </w:rPr>
        <w:t>(February 2015), 183.</w:t>
      </w:r>
    </w:p>
    <w:p w14:paraId="234328D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ase, J. M., &amp; Leibold, M. A. (2003). Introduction: History, context, and purpose. In </w:t>
      </w:r>
      <w:r w:rsidRPr="00F0441F">
        <w:rPr>
          <w:rFonts w:cs="Times New Roman"/>
          <w:i/>
          <w:iCs/>
          <w:noProof/>
          <w:lang w:val="en-US"/>
        </w:rPr>
        <w:t>Ecological Niches: Linking Classical and Contemporary Approaches</w:t>
      </w:r>
      <w:r w:rsidRPr="00F0441F">
        <w:rPr>
          <w:rFonts w:cs="Times New Roman"/>
          <w:noProof/>
          <w:lang w:val="en-US"/>
        </w:rPr>
        <w:t xml:space="preserve"> (pp. 1–18).</w:t>
      </w:r>
    </w:p>
    <w:p w14:paraId="6282B58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F0441F">
        <w:rPr>
          <w:rFonts w:cs="Times New Roman"/>
          <w:i/>
          <w:iCs/>
          <w:noProof/>
          <w:lang w:val="en-US"/>
        </w:rPr>
        <w:t>Journal of Ichthyology</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5), 741–750. https://doi.org/10.1134/s0032945218050041</w:t>
      </w:r>
    </w:p>
    <w:p w14:paraId="4B7A7A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ipps, S. R., &amp; Garvey, J. E. (2006). Assessment of Food Habits and Feeding Patterns. </w:t>
      </w:r>
      <w:r w:rsidRPr="00F0441F">
        <w:rPr>
          <w:rFonts w:cs="Times New Roman"/>
          <w:i/>
          <w:iCs/>
          <w:noProof/>
          <w:lang w:val="en-US"/>
        </w:rPr>
        <w:t>American Fischery Society</w:t>
      </w:r>
      <w:r w:rsidRPr="00F0441F">
        <w:rPr>
          <w:rFonts w:cs="Times New Roman"/>
          <w:noProof/>
          <w:lang w:val="en-US"/>
        </w:rPr>
        <w:t xml:space="preserve">, </w:t>
      </w:r>
      <w:r w:rsidRPr="00F0441F">
        <w:rPr>
          <w:rFonts w:cs="Times New Roman"/>
          <w:i/>
          <w:iCs/>
          <w:noProof/>
          <w:lang w:val="en-US"/>
        </w:rPr>
        <w:t>May</w:t>
      </w:r>
      <w:r w:rsidRPr="00F0441F">
        <w:rPr>
          <w:rFonts w:cs="Times New Roman"/>
          <w:noProof/>
          <w:lang w:val="en-US"/>
        </w:rPr>
        <w:t>, 42.</w:t>
      </w:r>
    </w:p>
    <w:p w14:paraId="34CD4D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F0441F">
        <w:rPr>
          <w:rFonts w:cs="Times New Roman"/>
          <w:i/>
          <w:iCs/>
          <w:noProof/>
          <w:lang w:val="en-US"/>
        </w:rPr>
        <w:t>Marine Pollution Bulletin</w:t>
      </w:r>
      <w:r w:rsidRPr="00F0441F">
        <w:rPr>
          <w:rFonts w:cs="Times New Roman"/>
          <w:noProof/>
          <w:lang w:val="en-US"/>
        </w:rPr>
        <w:t xml:space="preserve">, </w:t>
      </w:r>
      <w:r w:rsidRPr="00F0441F">
        <w:rPr>
          <w:rFonts w:cs="Times New Roman"/>
          <w:i/>
          <w:iCs/>
          <w:noProof/>
          <w:lang w:val="en-US"/>
        </w:rPr>
        <w:t>129</w:t>
      </w:r>
      <w:r w:rsidRPr="00F0441F">
        <w:rPr>
          <w:rFonts w:cs="Times New Roman"/>
          <w:noProof/>
          <w:lang w:val="en-US"/>
        </w:rPr>
        <w:t>(1), 231–240. https://doi.org/10.1016/j.marpolbul.2018.02.039</w:t>
      </w:r>
    </w:p>
    <w:p w14:paraId="432897F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llicutt, B., Juanes, F., &amp; Dudas, S. E. (2019). Microplastics in juvenile Chinook salmon and their nearshore environments on the east coast of Vancouver Island. </w:t>
      </w:r>
      <w:r w:rsidRPr="00F0441F">
        <w:rPr>
          <w:rFonts w:cs="Times New Roman"/>
          <w:i/>
          <w:iCs/>
          <w:noProof/>
          <w:lang w:val="en-US"/>
        </w:rPr>
        <w:t>Environmental Pollution</w:t>
      </w:r>
      <w:r w:rsidRPr="00F0441F">
        <w:rPr>
          <w:rFonts w:cs="Times New Roman"/>
          <w:noProof/>
          <w:lang w:val="en-US"/>
        </w:rPr>
        <w:t xml:space="preserve">, </w:t>
      </w:r>
      <w:r w:rsidRPr="00F0441F">
        <w:rPr>
          <w:rFonts w:cs="Times New Roman"/>
          <w:i/>
          <w:iCs/>
          <w:noProof/>
          <w:lang w:val="en-US"/>
        </w:rPr>
        <w:t>244</w:t>
      </w:r>
      <w:r w:rsidRPr="00F0441F">
        <w:rPr>
          <w:rFonts w:cs="Times New Roman"/>
          <w:noProof/>
          <w:lang w:val="en-US"/>
        </w:rPr>
        <w:t>, 135–142. https://doi.org/10.1016/j.envpol.2018.09.137</w:t>
      </w:r>
    </w:p>
    <w:p w14:paraId="0759F31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F0441F">
        <w:rPr>
          <w:rFonts w:cs="Times New Roman"/>
          <w:i/>
          <w:iCs/>
          <w:noProof/>
          <w:lang w:val="en-US"/>
        </w:rPr>
        <w:t>Scientific Report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1), 1–12. https://doi.org/10.1038/s41598-020-65557-1</w:t>
      </w:r>
    </w:p>
    <w:p w14:paraId="20CE5F9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aly, E. A., Moss, J. H., Fergusson, E., &amp; Debenham, C. (2019). Feeding ecology of salmon in eastern and central Gulf of Alaska. </w:t>
      </w:r>
      <w:r w:rsidRPr="00F0441F">
        <w:rPr>
          <w:rFonts w:cs="Times New Roman"/>
          <w:i/>
          <w:iCs/>
          <w:noProof/>
          <w:lang w:val="en-US"/>
        </w:rPr>
        <w:t>Deep-Sea Research Part II: Topical Studies in Oceanography</w:t>
      </w:r>
      <w:r w:rsidRPr="00F0441F">
        <w:rPr>
          <w:rFonts w:cs="Times New Roman"/>
          <w:noProof/>
          <w:lang w:val="en-US"/>
        </w:rPr>
        <w:t xml:space="preserve">, </w:t>
      </w:r>
      <w:r w:rsidRPr="00F0441F">
        <w:rPr>
          <w:rFonts w:cs="Times New Roman"/>
          <w:i/>
          <w:iCs/>
          <w:noProof/>
          <w:lang w:val="en-US"/>
        </w:rPr>
        <w:t>165</w:t>
      </w:r>
      <w:r w:rsidRPr="00F0441F">
        <w:rPr>
          <w:rFonts w:cs="Times New Roman"/>
          <w:noProof/>
          <w:lang w:val="en-US"/>
        </w:rPr>
        <w:t>(June), 329–339. https://doi.org/10.1016/j.dsr2.2019.06.006</w:t>
      </w:r>
    </w:p>
    <w:p w14:paraId="2836E9B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FO. (2020). </w:t>
      </w:r>
      <w:r w:rsidRPr="00F0441F">
        <w:rPr>
          <w:rFonts w:cs="Times New Roman"/>
          <w:i/>
          <w:iCs/>
          <w:noProof/>
          <w:lang w:val="en-US"/>
        </w:rPr>
        <w:t>Salmon Southern BC Integrated Fisheries Management Plan</w:t>
      </w:r>
      <w:r w:rsidRPr="00F0441F">
        <w:rPr>
          <w:rFonts w:cs="Times New Roman"/>
          <w:noProof/>
          <w:lang w:val="en-US"/>
        </w:rPr>
        <w:t>. http://www2.mar.dfo-mpo.gc.ca/fisheries/res/imp/2000grndfish.htm</w:t>
      </w:r>
    </w:p>
    <w:p w14:paraId="5DB10FF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uffy, E. J., Beauchamp, D. A., &amp; Buckley, R. M. (2005). Early marine life history of juvenile Pacific salmon in two regions of Puget Sound. </w:t>
      </w:r>
      <w:r w:rsidRPr="00F0441F">
        <w:rPr>
          <w:rFonts w:cs="Times New Roman"/>
          <w:i/>
          <w:iCs/>
          <w:noProof/>
          <w:lang w:val="en-US"/>
        </w:rPr>
        <w:t>Estuarine, Coastal and Shelf Science</w:t>
      </w:r>
      <w:r w:rsidRPr="00F0441F">
        <w:rPr>
          <w:rFonts w:cs="Times New Roman"/>
          <w:noProof/>
          <w:lang w:val="en-US"/>
        </w:rPr>
        <w:t>. https://doi.org/10.1016/j.ecss.2005.02.009</w:t>
      </w:r>
    </w:p>
    <w:p w14:paraId="6CBE1B3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Franks, P. J. S. (1992). Sink or swim: accumulation of biomass at fronts. </w:t>
      </w:r>
      <w:r w:rsidRPr="00F0441F">
        <w:rPr>
          <w:rFonts w:cs="Times New Roman"/>
          <w:i/>
          <w:iCs/>
          <w:noProof/>
          <w:lang w:val="en-US"/>
        </w:rPr>
        <w:t>Marine Eco</w:t>
      </w:r>
      <w:r w:rsidRPr="00F0441F">
        <w:rPr>
          <w:rFonts w:cs="Times New Roman"/>
          <w:noProof/>
          <w:lang w:val="en-US"/>
        </w:rPr>
        <w:t xml:space="preserve">, </w:t>
      </w:r>
      <w:r w:rsidRPr="00F0441F">
        <w:rPr>
          <w:rFonts w:cs="Times New Roman"/>
          <w:i/>
          <w:iCs/>
          <w:noProof/>
          <w:lang w:val="en-US"/>
        </w:rPr>
        <w:t>82</w:t>
      </w:r>
      <w:r w:rsidRPr="00F0441F">
        <w:rPr>
          <w:rFonts w:cs="Times New Roman"/>
          <w:noProof/>
          <w:lang w:val="en-US"/>
        </w:rPr>
        <w:t>, 1–12.</w:t>
      </w:r>
    </w:p>
    <w:p w14:paraId="54271E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arner, K., &amp; Parfitt, B. (2006). First Nations, Salmon Fisheries and the Rising Importance of Conservation. In </w:t>
      </w:r>
      <w:r w:rsidRPr="00F0441F">
        <w:rPr>
          <w:rFonts w:cs="Times New Roman"/>
          <w:i/>
          <w:iCs/>
          <w:noProof/>
          <w:lang w:val="en-US"/>
        </w:rPr>
        <w:t>Report to the Pacific Fisheries Resource Conservation Council</w:t>
      </w:r>
      <w:r w:rsidRPr="00F0441F">
        <w:rPr>
          <w:rFonts w:cs="Times New Roman"/>
          <w:noProof/>
          <w:lang w:val="en-US"/>
        </w:rPr>
        <w:t>.</w:t>
      </w:r>
    </w:p>
    <w:p w14:paraId="7BD517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ill, A. B. (2003). The dynamics of prey choice in fish: The importance of prey size and satiation. </w:t>
      </w:r>
      <w:r w:rsidRPr="00F0441F">
        <w:rPr>
          <w:rFonts w:cs="Times New Roman"/>
          <w:i/>
          <w:iCs/>
          <w:noProof/>
          <w:lang w:val="en-US"/>
        </w:rPr>
        <w:t>Journal of Fish Biology</w:t>
      </w:r>
      <w:r w:rsidRPr="00F0441F">
        <w:rPr>
          <w:rFonts w:cs="Times New Roman"/>
          <w:noProof/>
          <w:lang w:val="en-US"/>
        </w:rPr>
        <w:t xml:space="preserve">, </w:t>
      </w:r>
      <w:r w:rsidRPr="00F0441F">
        <w:rPr>
          <w:rFonts w:cs="Times New Roman"/>
          <w:i/>
          <w:iCs/>
          <w:noProof/>
          <w:lang w:val="en-US"/>
        </w:rPr>
        <w:t>63</w:t>
      </w:r>
      <w:r w:rsidRPr="00F0441F">
        <w:rPr>
          <w:rFonts w:cs="Times New Roman"/>
          <w:noProof/>
          <w:lang w:val="en-US"/>
        </w:rPr>
        <w:t>(SUPPL. A), 105–116. https://doi.org/10.1111/j.1095-8649.2003.00214.x</w:t>
      </w:r>
    </w:p>
    <w:p w14:paraId="38F38DD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odin, J. G. J. (1981). Daily patterns of feeding behavior, daily rations, and diets of juvenile pink salmon (oncorhynchus gorbuscha) in two marine bays of british columbia.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38</w:t>
      </w:r>
      <w:r w:rsidRPr="00F0441F">
        <w:rPr>
          <w:rFonts w:cs="Times New Roman"/>
          <w:noProof/>
          <w:lang w:val="en-US"/>
        </w:rPr>
        <w:t>(1), 10–15. https://doi.org/10.1139/f81-002</w:t>
      </w:r>
    </w:p>
    <w:p w14:paraId="7294A91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aham, C. (2020). </w:t>
      </w:r>
      <w:r w:rsidRPr="00F0441F">
        <w:rPr>
          <w:rFonts w:cs="Times New Roman"/>
          <w:i/>
          <w:iCs/>
          <w:noProof/>
          <w:lang w:val="en-US"/>
        </w:rPr>
        <w:t>A compilation and meta-analysis of salmon diet data from the North Pacific Ocean</w:t>
      </w:r>
      <w:r w:rsidRPr="00F0441F">
        <w:rPr>
          <w:rFonts w:cs="Times New Roman"/>
          <w:noProof/>
          <w:lang w:val="en-US"/>
        </w:rPr>
        <w:t xml:space="preserve"> [University of British Columbia]. https://doi.org/10.14288/1.0394116</w:t>
      </w:r>
    </w:p>
    <w:p w14:paraId="4C280EE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oot, C., &amp; Margolis, L. (1991). </w:t>
      </w:r>
      <w:r w:rsidRPr="00F0441F">
        <w:rPr>
          <w:rFonts w:cs="Times New Roman"/>
          <w:i/>
          <w:iCs/>
          <w:noProof/>
          <w:lang w:val="en-US"/>
        </w:rPr>
        <w:t>Pacific salmon life histories</w:t>
      </w:r>
      <w:r w:rsidRPr="00F0441F">
        <w:rPr>
          <w:rFonts w:cs="Times New Roman"/>
          <w:noProof/>
          <w:lang w:val="en-US"/>
        </w:rPr>
        <w:t>. University of British Columbia Press.</w:t>
      </w:r>
    </w:p>
    <w:p w14:paraId="37D19B3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ulbransen, C. O. M. (2014). </w:t>
      </w:r>
      <w:r w:rsidRPr="00F0441F">
        <w:rPr>
          <w:rFonts w:cs="Times New Roman"/>
          <w:i/>
          <w:iCs/>
          <w:noProof/>
          <w:lang w:val="en-US"/>
        </w:rPr>
        <w:t>Feeding in troubled waters: a comparative diet analysis of pink (Oncorhynchus gorbuscha) and chum (O. keta) salmon during their first months at sea in the Broughton Archipelago, British Columbia</w:t>
      </w:r>
      <w:r w:rsidRPr="00F0441F">
        <w:rPr>
          <w:rFonts w:cs="Times New Roman"/>
          <w:noProof/>
          <w:lang w:val="en-US"/>
        </w:rPr>
        <w:t xml:space="preserve"> [Simon Fraser University]. https://summit.sfu.ca/item/14264</w:t>
      </w:r>
    </w:p>
    <w:p w14:paraId="7F3BCC1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din, G. (1960). The Competitive Exclusion Principle. </w:t>
      </w:r>
      <w:r w:rsidRPr="00F0441F">
        <w:rPr>
          <w:rFonts w:cs="Times New Roman"/>
          <w:i/>
          <w:iCs/>
          <w:noProof/>
          <w:lang w:val="en-US"/>
        </w:rPr>
        <w:t>Science</w:t>
      </w:r>
      <w:r w:rsidRPr="00F0441F">
        <w:rPr>
          <w:rFonts w:cs="Times New Roman"/>
          <w:noProof/>
          <w:lang w:val="en-US"/>
        </w:rPr>
        <w:t xml:space="preserve">, </w:t>
      </w:r>
      <w:r w:rsidRPr="00F0441F">
        <w:rPr>
          <w:rFonts w:cs="Times New Roman"/>
          <w:i/>
          <w:iCs/>
          <w:noProof/>
          <w:lang w:val="en-US"/>
        </w:rPr>
        <w:t>131</w:t>
      </w:r>
      <w:r w:rsidRPr="00F0441F">
        <w:rPr>
          <w:rFonts w:cs="Times New Roman"/>
          <w:noProof/>
          <w:lang w:val="en-US"/>
        </w:rPr>
        <w:t>, 1292–1297.</w:t>
      </w:r>
    </w:p>
    <w:p w14:paraId="3411830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rison, P. J., Fulton, J. D., Taylor, F. J. R., &amp; Parsons, T. R. (1983). Review of the biological oceanography of the Strait of Georgia: pelagic environment.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40</w:t>
      </w:r>
      <w:r w:rsidRPr="00F0441F">
        <w:rPr>
          <w:rFonts w:cs="Times New Roman"/>
          <w:noProof/>
          <w:lang w:val="en-US"/>
        </w:rPr>
        <w:t>(7), 1064–1094. https://doi.org/10.1139/f83-129</w:t>
      </w:r>
    </w:p>
    <w:p w14:paraId="1EDC299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C. (1991). Diets and Feeding Rates of Juvenile Pink, Chum, and Sockeye Salmon in Hecate Strait, British Columbia. </w:t>
      </w:r>
      <w:r w:rsidRPr="00F0441F">
        <w:rPr>
          <w:rFonts w:cs="Times New Roman"/>
          <w:i/>
          <w:iCs/>
          <w:noProof/>
          <w:lang w:val="en-US"/>
        </w:rPr>
        <w:t>Transactions of the American Fisheries Society</w:t>
      </w:r>
      <w:r w:rsidRPr="00F0441F">
        <w:rPr>
          <w:rFonts w:cs="Times New Roman"/>
          <w:noProof/>
          <w:lang w:val="en-US"/>
        </w:rPr>
        <w:t xml:space="preserve">, </w:t>
      </w:r>
      <w:r w:rsidRPr="00F0441F">
        <w:rPr>
          <w:rFonts w:cs="Times New Roman"/>
          <w:i/>
          <w:iCs/>
          <w:noProof/>
          <w:lang w:val="en-US"/>
        </w:rPr>
        <w:t>120</w:t>
      </w:r>
      <w:r w:rsidRPr="00F0441F">
        <w:rPr>
          <w:rFonts w:cs="Times New Roman"/>
          <w:noProof/>
          <w:lang w:val="en-US"/>
        </w:rPr>
        <w:t>, 303–318. https://doi.org/10.1577/1548-8659(1991)120</w:t>
      </w:r>
    </w:p>
    <w:p w14:paraId="7F353AD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1979). Detritus and Juvenile Salmon Production in the Nanaimo Estuary: II. Meiofauna Available as Food to Juvenile Chum Salmon (Oncorhynchus ket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5), 497–503. https://doi.org/10.1139/f79-073</w:t>
      </w:r>
    </w:p>
    <w:p w14:paraId="381FE70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2009). Resilient salmon, resilient fisheries for British Columbia, Canada. </w:t>
      </w:r>
      <w:r w:rsidRPr="00F0441F">
        <w:rPr>
          <w:rFonts w:cs="Times New Roman"/>
          <w:i/>
          <w:iCs/>
          <w:noProof/>
          <w:lang w:val="en-US"/>
        </w:rPr>
        <w:t>Ecology and Society</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1). https://doi.org/10.5751/ES-02619-140102</w:t>
      </w:r>
    </w:p>
    <w:p w14:paraId="3AEFFBE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F0441F">
        <w:rPr>
          <w:rFonts w:cs="Times New Roman"/>
          <w:i/>
          <w:iCs/>
          <w:noProof/>
          <w:lang w:val="en-US"/>
        </w:rPr>
        <w:t>North Pacific Anadromous Fish Commission</w:t>
      </w:r>
      <w:r w:rsidRPr="00F0441F">
        <w:rPr>
          <w:rFonts w:cs="Times New Roman"/>
          <w:noProof/>
          <w:lang w:val="en-US"/>
        </w:rPr>
        <w:t>, 14.</w:t>
      </w:r>
    </w:p>
    <w:p w14:paraId="239F6B0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2019). </w:t>
      </w:r>
      <w:r w:rsidRPr="00F0441F">
        <w:rPr>
          <w:rFonts w:cs="Times New Roman"/>
          <w:i/>
          <w:iCs/>
          <w:noProof/>
          <w:lang w:val="en-US"/>
        </w:rPr>
        <w:t>Foraging Ecology of Juvenile Fraser River Sockeye Salmon Across Mixed and Stratified Regions of the Early Marine Migration</w:t>
      </w:r>
      <w:r w:rsidRPr="00F0441F">
        <w:rPr>
          <w:rFonts w:cs="Times New Roman"/>
          <w:noProof/>
          <w:lang w:val="en-US"/>
        </w:rPr>
        <w:t xml:space="preserve"> [University of British Columbia]. https://doi.org/10.1017/CBO9781107415324.004</w:t>
      </w:r>
    </w:p>
    <w:p w14:paraId="35DA393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Pakhomov, E. A., Mahara, N., &amp; Hunt, B. P. V. (2020). Running the trophic gauntlet: Empirical support for reduced foraging success in juvenile salmon in tidally mixed coastal waters.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9</w:t>
      </w:r>
      <w:r w:rsidRPr="00F0441F">
        <w:rPr>
          <w:rFonts w:cs="Times New Roman"/>
          <w:noProof/>
          <w:lang w:val="en-US"/>
        </w:rPr>
        <w:t>(3), 0–2. https://doi.org/10.1111/fog.12471</w:t>
      </w:r>
    </w:p>
    <w:p w14:paraId="0FD20A5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enkins, E. (2011). </w:t>
      </w:r>
      <w:r w:rsidRPr="00F0441F">
        <w:rPr>
          <w:rFonts w:cs="Times New Roman"/>
          <w:i/>
          <w:iCs/>
          <w:noProof/>
          <w:lang w:val="en-US"/>
        </w:rPr>
        <w:t>Trophic niche and foodweb dynamics within and among juvenile salmon species in years of contrasting ocean conditions</w:t>
      </w:r>
      <w:r w:rsidRPr="00F0441F">
        <w:rPr>
          <w:rFonts w:cs="Times New Roman"/>
          <w:noProof/>
          <w:lang w:val="en-US"/>
        </w:rPr>
        <w:t xml:space="preserve"> [University of Victoria]. http://dspace.library.uvic.ca/bitstream/handle/1828/3582/Jenkins_Erica_MSc_2011.pdf</w:t>
      </w:r>
    </w:p>
    <w:p w14:paraId="07E35B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B., Gan, J., Godwin, S., Krkosek, M., &amp; Hunt, B. (2019). Juvenile Salmon Migration Observations in the Discovery Islands and Johnstone Strait in 2018 Compared to 2015–2017. </w:t>
      </w:r>
      <w:r w:rsidRPr="00F0441F">
        <w:rPr>
          <w:rFonts w:cs="Times New Roman"/>
          <w:i/>
          <w:iCs/>
          <w:noProof/>
          <w:lang w:val="en-US"/>
        </w:rPr>
        <w:t>Technical Report</w:t>
      </w:r>
      <w:r w:rsidRPr="00F0441F">
        <w:rPr>
          <w:rFonts w:cs="Times New Roman"/>
          <w:noProof/>
          <w:lang w:val="en-US"/>
        </w:rPr>
        <w:t xml:space="preserve">, </w:t>
      </w:r>
      <w:r w:rsidRPr="00F0441F">
        <w:rPr>
          <w:rFonts w:cs="Times New Roman"/>
          <w:i/>
          <w:iCs/>
          <w:noProof/>
          <w:lang w:val="en-US"/>
        </w:rPr>
        <w:t>15</w:t>
      </w:r>
      <w:r w:rsidRPr="00F0441F">
        <w:rPr>
          <w:rFonts w:cs="Times New Roman"/>
          <w:noProof/>
          <w:lang w:val="en-US"/>
        </w:rPr>
        <w:t>, 31–39. https://doi.org/10.23849/npafctr15/31.39.</w:t>
      </w:r>
    </w:p>
    <w:p w14:paraId="3844FF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S. P., &amp; Schindler, D. E. (2009). Trophic ecology of Pacific salmon (Oncorhynchus spp.) in the ocean: A synthesis of stable isotope research. </w:t>
      </w:r>
      <w:r w:rsidRPr="00F0441F">
        <w:rPr>
          <w:rFonts w:cs="Times New Roman"/>
          <w:i/>
          <w:iCs/>
          <w:noProof/>
          <w:lang w:val="en-US"/>
        </w:rPr>
        <w:t>Ecological Research</w:t>
      </w:r>
      <w:r w:rsidRPr="00F0441F">
        <w:rPr>
          <w:rFonts w:cs="Times New Roman"/>
          <w:noProof/>
          <w:lang w:val="en-US"/>
        </w:rPr>
        <w:t xml:space="preserve">, </w:t>
      </w:r>
      <w:r w:rsidRPr="00F0441F">
        <w:rPr>
          <w:rFonts w:cs="Times New Roman"/>
          <w:i/>
          <w:iCs/>
          <w:noProof/>
          <w:lang w:val="en-US"/>
        </w:rPr>
        <w:t>24</w:t>
      </w:r>
      <w:r w:rsidRPr="00F0441F">
        <w:rPr>
          <w:rFonts w:cs="Times New Roman"/>
          <w:noProof/>
          <w:lang w:val="en-US"/>
        </w:rPr>
        <w:t>(4), 855–863. https://doi.org/10.1007/s11284-008-0559-0</w:t>
      </w:r>
    </w:p>
    <w:p w14:paraId="4A1D82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nes, R. E., Petrell, R. J., &amp; Pauly, D. (1999). Using modified length-weight relationships to assess the condition of fish. </w:t>
      </w:r>
      <w:r w:rsidRPr="00F0441F">
        <w:rPr>
          <w:rFonts w:cs="Times New Roman"/>
          <w:i/>
          <w:iCs/>
          <w:noProof/>
          <w:lang w:val="en-US"/>
        </w:rPr>
        <w:t>Aquacultural Engineering</w:t>
      </w:r>
      <w:r w:rsidRPr="00F0441F">
        <w:rPr>
          <w:rFonts w:cs="Times New Roman"/>
          <w:noProof/>
          <w:lang w:val="en-US"/>
        </w:rPr>
        <w:t xml:space="preserve">, </w:t>
      </w:r>
      <w:r w:rsidRPr="00F0441F">
        <w:rPr>
          <w:rFonts w:cs="Times New Roman"/>
          <w:i/>
          <w:iCs/>
          <w:noProof/>
          <w:lang w:val="en-US"/>
        </w:rPr>
        <w:t>20</w:t>
      </w:r>
      <w:r w:rsidRPr="00F0441F">
        <w:rPr>
          <w:rFonts w:cs="Times New Roman"/>
          <w:noProof/>
          <w:lang w:val="en-US"/>
        </w:rPr>
        <w:t>(4), 261–276. https://doi.org/10.1016/S0144-8609(99)00020-5</w:t>
      </w:r>
    </w:p>
    <w:p w14:paraId="6917B61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urney, M. L., Trudel, M., Young, G., &amp; Beckman, B. R. (2018). Evidence for depressed growth of juvenile Pacific salmon (Oncorhynchus) in Johnstone and Queen Charlotte Straits,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7</w:t>
      </w:r>
      <w:r w:rsidRPr="00F0441F">
        <w:rPr>
          <w:rFonts w:cs="Times New Roman"/>
          <w:noProof/>
          <w:lang w:val="en-US"/>
        </w:rPr>
        <w:t>(2), 174–183. https://doi.org/10.1111/fog.12243</w:t>
      </w:r>
    </w:p>
    <w:p w14:paraId="4DB15D9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hangaonkar, T., Long, W., &amp; Xu, W. (2017). Assessment of circulation and inter-basin transport in the Salish Sea including Johnstone Strait and Discovery Islands pathways. </w:t>
      </w:r>
      <w:r w:rsidRPr="00F0441F">
        <w:rPr>
          <w:rFonts w:cs="Times New Roman"/>
          <w:i/>
          <w:iCs/>
          <w:noProof/>
          <w:lang w:val="en-US"/>
        </w:rPr>
        <w:t>Ocean Modelling</w:t>
      </w:r>
      <w:r w:rsidRPr="00F0441F">
        <w:rPr>
          <w:rFonts w:cs="Times New Roman"/>
          <w:noProof/>
          <w:lang w:val="en-US"/>
        </w:rPr>
        <w:t xml:space="preserve">, </w:t>
      </w:r>
      <w:r w:rsidRPr="00F0441F">
        <w:rPr>
          <w:rFonts w:cs="Times New Roman"/>
          <w:i/>
          <w:iCs/>
          <w:noProof/>
          <w:lang w:val="en-US"/>
        </w:rPr>
        <w:t>109</w:t>
      </w:r>
      <w:r w:rsidRPr="00F0441F">
        <w:rPr>
          <w:rFonts w:cs="Times New Roman"/>
          <w:noProof/>
          <w:lang w:val="en-US"/>
        </w:rPr>
        <w:t>, 11–32. https://doi.org/10.1016/j.ocemod.2016.11.004</w:t>
      </w:r>
    </w:p>
    <w:p w14:paraId="2860E7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rebs, C. J. (2013). Niche measures and resource preferences. In </w:t>
      </w:r>
      <w:r w:rsidRPr="00F0441F">
        <w:rPr>
          <w:rFonts w:cs="Times New Roman"/>
          <w:i/>
          <w:iCs/>
          <w:noProof/>
          <w:lang w:val="en-US"/>
        </w:rPr>
        <w:t>Ecological Methodology</w:t>
      </w:r>
      <w:r w:rsidRPr="00F0441F">
        <w:rPr>
          <w:rFonts w:cs="Times New Roman"/>
          <w:noProof/>
          <w:lang w:val="en-US"/>
        </w:rPr>
        <w:t xml:space="preserve"> (pp. 597–651).</w:t>
      </w:r>
    </w:p>
    <w:p w14:paraId="28A05A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Brasseur, R. J., &amp; Parker, R. R. (1964). Growth Rate of Central British Columbia Pink Salmon (Oncorhynchus gorbusch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5), 1101–1128. https://doi.org/10.1139/f64-100</w:t>
      </w:r>
    </w:p>
    <w:p w14:paraId="2ABCBC8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vings, C. D. (2016). </w:t>
      </w:r>
      <w:r w:rsidRPr="00F0441F">
        <w:rPr>
          <w:rFonts w:cs="Times New Roman"/>
          <w:i/>
          <w:iCs/>
          <w:noProof/>
          <w:lang w:val="en-US"/>
        </w:rPr>
        <w:t>Ecology of salmonids in estuaries around the world: adaptations, habitats, and conservation</w:t>
      </w:r>
      <w:r w:rsidRPr="00F0441F">
        <w:rPr>
          <w:rFonts w:cs="Times New Roman"/>
          <w:noProof/>
          <w:lang w:val="en-US"/>
        </w:rPr>
        <w:t>. University of British Columbia Press.</w:t>
      </w:r>
    </w:p>
    <w:p w14:paraId="2598C98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4), 685–702. https://search.proquest.com/docview/219273927?pq-origsite=summon&amp;accountid=14656</w:t>
      </w:r>
    </w:p>
    <w:p w14:paraId="7178150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hara, N. (2018). </w:t>
      </w:r>
      <w:r w:rsidRPr="00F0441F">
        <w:rPr>
          <w:rFonts w:cs="Times New Roman"/>
          <w:i/>
          <w:iCs/>
          <w:noProof/>
          <w:lang w:val="en-US"/>
        </w:rPr>
        <w:t>Zooplankton Community Composition Across a Range of Productivity Regimes in Coastal British Columbia</w:t>
      </w:r>
      <w:r w:rsidRPr="00F0441F">
        <w:rPr>
          <w:rFonts w:cs="Times New Roman"/>
          <w:noProof/>
          <w:lang w:val="en-US"/>
        </w:rPr>
        <w:t xml:space="preserve"> [University of British Columbia]. https://dx.doi.org/10.14288/1.0367779</w:t>
      </w:r>
    </w:p>
    <w:p w14:paraId="26CAED2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lick, M. J., &amp; Cox, S. P. (2016). Regional-scale declines in productivity of pink and chum salmon stocks in western North Americ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1</w:t>
      </w:r>
      <w:r w:rsidRPr="00F0441F">
        <w:rPr>
          <w:rFonts w:cs="Times New Roman"/>
          <w:noProof/>
          <w:lang w:val="en-US"/>
        </w:rPr>
        <w:t>(1), 1–23. https://doi.org/10.1371/journal.pone.0146009</w:t>
      </w:r>
    </w:p>
    <w:p w14:paraId="51F9D6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nzer, J. I. (1969). Stomach Contents of Juvenile Pacific Salmon in Chatham Sound and Adjacent Waters. </w:t>
      </w:r>
      <w:r w:rsidRPr="00F0441F">
        <w:rPr>
          <w:rFonts w:cs="Times New Roman"/>
          <w:i/>
          <w:iCs/>
          <w:noProof/>
          <w:lang w:val="en-US"/>
        </w:rPr>
        <w:t>Fisheries Research Board of Canada</w:t>
      </w:r>
      <w:r w:rsidRPr="00F0441F">
        <w:rPr>
          <w:rFonts w:cs="Times New Roman"/>
          <w:noProof/>
          <w:lang w:val="en-US"/>
        </w:rPr>
        <w:t xml:space="preserve">, </w:t>
      </w:r>
      <w:r w:rsidRPr="00F0441F">
        <w:rPr>
          <w:rFonts w:cs="Times New Roman"/>
          <w:i/>
          <w:iCs/>
          <w:noProof/>
          <w:lang w:val="en-US"/>
        </w:rPr>
        <w:t>26</w:t>
      </w:r>
      <w:r w:rsidRPr="00F0441F">
        <w:rPr>
          <w:rFonts w:cs="Times New Roman"/>
          <w:noProof/>
          <w:lang w:val="en-US"/>
        </w:rPr>
        <w:t>, 2219–2223.</w:t>
      </w:r>
    </w:p>
    <w:p w14:paraId="78A6CFB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F0441F">
        <w:rPr>
          <w:rFonts w:cs="Times New Roman"/>
          <w:i/>
          <w:iCs/>
          <w:noProof/>
          <w:lang w:val="en-US"/>
        </w:rPr>
        <w:t>Public Health Nutrition</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17), 3223–3236. https://doi.org/10.1017/S136898001800215X</w:t>
      </w:r>
    </w:p>
    <w:p w14:paraId="327B191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2), 1–24. https://doi.org/10.1371/journal.pone.0211473</w:t>
      </w:r>
    </w:p>
    <w:p w14:paraId="377F369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3</w:t>
      </w:r>
      <w:r w:rsidRPr="00F0441F">
        <w:rPr>
          <w:rFonts w:cs="Times New Roman"/>
          <w:noProof/>
          <w:lang w:val="en-US"/>
        </w:rPr>
        <w:t>(4), 322–341. https://doi.org/10.1111/fog.12063</w:t>
      </w:r>
    </w:p>
    <w:p w14:paraId="265E1C8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queen, D., &amp; Ware, D. (2006). Handbook of Physical, Chemical, Phytoplankton, and Zooplankton Data from Hecate Strait, Dixon Entrance, Goose Island Bank and Queen Charlotte Sound. </w:t>
      </w:r>
      <w:r w:rsidRPr="00F0441F">
        <w:rPr>
          <w:rFonts w:cs="Times New Roman"/>
          <w:i/>
          <w:iCs/>
          <w:noProof/>
          <w:lang w:val="en-US"/>
        </w:rPr>
        <w:t>Canadian Data Report of Fisheries and Aquatic Sciences</w:t>
      </w:r>
      <w:r w:rsidRPr="00F0441F">
        <w:rPr>
          <w:rFonts w:cs="Times New Roman"/>
          <w:noProof/>
          <w:lang w:val="en-US"/>
        </w:rPr>
        <w:t>, 133. http://skeenasalmonprogram.ca/libraryfiles/lib_236.pdf</w:t>
      </w:r>
    </w:p>
    <w:p w14:paraId="0378CFB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ksanen, J., Guillaume Blanchet, F., Friendly, M., Kindt, R., Legendre, P., McGlinn, D., Minchin, P. R., O’Hara, R. B., Simpson, G. L., Solymos, P., Stevens, M. H. H., Szoecs, E., &amp; Wagner, H. (2019). </w:t>
      </w:r>
      <w:r w:rsidRPr="00F0441F">
        <w:rPr>
          <w:rFonts w:cs="Times New Roman"/>
          <w:i/>
          <w:iCs/>
          <w:noProof/>
          <w:lang w:val="en-US"/>
        </w:rPr>
        <w:t>vegan: Community Ecology Package</w:t>
      </w:r>
      <w:r w:rsidRPr="00F0441F">
        <w:rPr>
          <w:rFonts w:cs="Times New Roman"/>
          <w:noProof/>
          <w:lang w:val="en-US"/>
        </w:rPr>
        <w:t>. R package version 2.5-6. https://cran.r-project.org/web/packages/vegan/index.html</w:t>
      </w:r>
    </w:p>
    <w:p w14:paraId="4CC6730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35–359. https://doi.org/10.1007/s11160-004-3813-8</w:t>
      </w:r>
    </w:p>
    <w:p w14:paraId="7438C16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sgood, G. J., Kennedy, L. A., Holden, J. J., Hertz, E., McKinnell, S., &amp; Juanes, F. (2016). Historical diets of forage fish and juvenile pacific salmon in the strait of Georgia, 1966-1968.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8</w:t>
      </w:r>
      <w:r w:rsidRPr="00F0441F">
        <w:rPr>
          <w:rFonts w:cs="Times New Roman"/>
          <w:noProof/>
          <w:lang w:val="en-US"/>
        </w:rPr>
        <w:t>(1), 580–594. https://doi.org/10.1080/19425120.2016.1223231</w:t>
      </w:r>
    </w:p>
    <w:p w14:paraId="4060FDD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all, I. A. (2008). </w:t>
      </w:r>
      <w:r w:rsidRPr="00F0441F">
        <w:rPr>
          <w:rFonts w:cs="Times New Roman"/>
          <w:i/>
          <w:iCs/>
          <w:noProof/>
          <w:lang w:val="en-US"/>
        </w:rPr>
        <w:t>Broughton Archipelago: A State of Knowledge - 2008</w:t>
      </w:r>
      <w:r w:rsidRPr="00F0441F">
        <w:rPr>
          <w:rFonts w:cs="Times New Roman"/>
          <w:noProof/>
          <w:lang w:val="en-US"/>
        </w:rPr>
        <w:t>. 651. http://www.llbc.leg.bc.ca/public/PubDocs/bcdocs/438283/BroughtonStateofKnowledgeReport.pdf</w:t>
      </w:r>
    </w:p>
    <w:p w14:paraId="63F6DE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on, W. H., Deriso, R. B., Elston, R. A., Hook, S. E., Parker, K. R., &amp; Anderson, J. W. (2012). Hypotheses concerning the decline and poor recovery of Pacific herring in Prince William Sound, Alaska.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22</w:t>
      </w:r>
      <w:r w:rsidRPr="00F0441F">
        <w:rPr>
          <w:rFonts w:cs="Times New Roman"/>
          <w:noProof/>
          <w:lang w:val="en-US"/>
        </w:rPr>
        <w:t>(1), 95–135. https://doi.org/10.1007/s11160-011-9225-7</w:t>
      </w:r>
    </w:p>
    <w:p w14:paraId="10B6194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 Dilke, B. R., &amp; Parsons, T. R. (1983). Tidal mixing and summer plankton distributions in Hecate Strait, British Columbia (Queens Charlotte Island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4), 871–887.</w:t>
      </w:r>
    </w:p>
    <w:p w14:paraId="34F368D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an, Hargreaves, N. B., Waddell, B. J., &amp; Mackas, D. L. (1996). Spatial variations in feeding and condition of juvenile pink and chum salmon off Vancouver Island,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73–88. https://doi.org/10.1111/j.1365-2419.1996.tb00107.x</w:t>
      </w:r>
    </w:p>
    <w:p w14:paraId="790AE47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ocheville, A. (2015). The ecological niche: History and recent controversies. In </w:t>
      </w:r>
      <w:r w:rsidRPr="00F0441F">
        <w:rPr>
          <w:rFonts w:cs="Times New Roman"/>
          <w:i/>
          <w:iCs/>
          <w:noProof/>
          <w:lang w:val="en-US"/>
        </w:rPr>
        <w:t>Handbook of Evolutionary Thinking in the Sciences</w:t>
      </w:r>
      <w:r w:rsidRPr="00F0441F">
        <w:rPr>
          <w:rFonts w:cs="Times New Roman"/>
          <w:noProof/>
          <w:lang w:val="en-US"/>
        </w:rPr>
        <w:t xml:space="preserve"> (Issue January). https://doi.org/10.1007/978-94-017-9014-7_26</w:t>
      </w:r>
    </w:p>
    <w:p w14:paraId="31EB7E9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Quinn, T. P. (2018). </w:t>
      </w:r>
      <w:r w:rsidRPr="00F0441F">
        <w:rPr>
          <w:rFonts w:cs="Times New Roman"/>
          <w:i/>
          <w:iCs/>
          <w:noProof/>
          <w:lang w:val="en-US"/>
        </w:rPr>
        <w:t>The behaviour and ecology of Pacific salmon and trout</w:t>
      </w:r>
      <w:r w:rsidRPr="00F0441F">
        <w:rPr>
          <w:rFonts w:cs="Times New Roman"/>
          <w:noProof/>
          <w:lang w:val="en-US"/>
        </w:rPr>
        <w:t xml:space="preserve"> (Second). University of Washington Press.</w:t>
      </w:r>
    </w:p>
    <w:p w14:paraId="3263A30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 Core Team. (2020). </w:t>
      </w:r>
      <w:r w:rsidRPr="00F0441F">
        <w:rPr>
          <w:rFonts w:cs="Times New Roman"/>
          <w:i/>
          <w:iCs/>
          <w:noProof/>
          <w:lang w:val="en-US"/>
        </w:rPr>
        <w:t>R: A Language and Environment for Statistical Computing</w:t>
      </w:r>
      <w:r w:rsidRPr="00F0441F">
        <w:rPr>
          <w:rFonts w:cs="Times New Roman"/>
          <w:noProof/>
          <w:lang w:val="en-US"/>
        </w:rPr>
        <w:t>. R Foundation for Statistical Computing. Vienna, Austria. https://www.r-project.org/</w:t>
      </w:r>
    </w:p>
    <w:p w14:paraId="3372CE7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Irvine, J. R. (2018). Numbers and Biomass of Natural- and Hatchery-Origin Pink Salmon, Chum Salmon, and Sockeye Salmon in the North Pacific Ocean, 1925–2015.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2), 152–168. https://doi.org/10.1002/mcf2.10023</w:t>
      </w:r>
    </w:p>
    <w:p w14:paraId="566678A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Nielsen, J. L. (2004). Evidence for competitive dominance of Pink salmon (Oncorhynchus gorbuscha) over other Salmonids in the North Pacific Ocean.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71–390. https://doi.org/10.1007/s11160-004-6927-0</w:t>
      </w:r>
    </w:p>
    <w:p w14:paraId="3430647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F0441F">
        <w:rPr>
          <w:rFonts w:cs="Times New Roman"/>
          <w:i/>
          <w:iCs/>
          <w:noProof/>
          <w:lang w:val="en-US"/>
        </w:rPr>
        <w:t>Marine Ecology Progress Series</w:t>
      </w:r>
      <w:r w:rsidRPr="00F0441F">
        <w:rPr>
          <w:rFonts w:cs="Times New Roman"/>
          <w:noProof/>
          <w:lang w:val="en-US"/>
        </w:rPr>
        <w:t xml:space="preserve">, </w:t>
      </w:r>
      <w:r w:rsidRPr="00F0441F">
        <w:rPr>
          <w:rFonts w:cs="Times New Roman"/>
          <w:i/>
          <w:iCs/>
          <w:noProof/>
          <w:lang w:val="en-US"/>
        </w:rPr>
        <w:t>608</w:t>
      </w:r>
      <w:r w:rsidRPr="00F0441F">
        <w:rPr>
          <w:rFonts w:cs="Times New Roman"/>
          <w:noProof/>
          <w:lang w:val="en-US"/>
        </w:rPr>
        <w:t>(1), 291–296. https://doi.org/10.3354/meps12835</w:t>
      </w:r>
    </w:p>
    <w:p w14:paraId="3F8AADA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F0441F">
        <w:rPr>
          <w:rFonts w:cs="Times New Roman"/>
          <w:i/>
          <w:iCs/>
          <w:noProof/>
          <w:lang w:val="en-US"/>
        </w:rPr>
        <w:t>Proceedings of the National Academy of Sciences of the United States of America</w:t>
      </w:r>
      <w:r w:rsidRPr="00F0441F">
        <w:rPr>
          <w:rFonts w:cs="Times New Roman"/>
          <w:noProof/>
          <w:lang w:val="en-US"/>
        </w:rPr>
        <w:t xml:space="preserve">, </w:t>
      </w:r>
      <w:r w:rsidRPr="00F0441F">
        <w:rPr>
          <w:rFonts w:cs="Times New Roman"/>
          <w:i/>
          <w:iCs/>
          <w:noProof/>
          <w:lang w:val="en-US"/>
        </w:rPr>
        <w:t>115</w:t>
      </w:r>
      <w:r w:rsidRPr="00F0441F">
        <w:rPr>
          <w:rFonts w:cs="Times New Roman"/>
          <w:noProof/>
          <w:lang w:val="en-US"/>
        </w:rPr>
        <w:t>(22), E5038–E5045. https://doi.org/10.1073/pnas.1720577115</w:t>
      </w:r>
    </w:p>
    <w:p w14:paraId="4634AEA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F0441F">
        <w:rPr>
          <w:rFonts w:cs="Times New Roman"/>
          <w:i/>
          <w:iCs/>
          <w:noProof/>
          <w:lang w:val="en-US"/>
        </w:rPr>
        <w:t>North Pacific Anadromous Fish Commission Technical Report</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5), 107–109.</w:t>
      </w:r>
    </w:p>
    <w:p w14:paraId="6E1CB4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2). Diel Feeding of Juvenile Pink, Chum, and Coho Salmon in Icy Strait, Southeastern Alaska, May–September 2001. </w:t>
      </w:r>
      <w:r w:rsidRPr="00F0441F">
        <w:rPr>
          <w:rFonts w:cs="Times New Roman"/>
          <w:i/>
          <w:iCs/>
          <w:noProof/>
          <w:lang w:val="en-US"/>
        </w:rPr>
        <w:t>North Pacific Anadromous Fish Commission</w:t>
      </w:r>
      <w:r w:rsidRPr="00F0441F">
        <w:rPr>
          <w:rFonts w:cs="Times New Roman"/>
          <w:noProof/>
          <w:lang w:val="en-US"/>
        </w:rPr>
        <w:t>.</w:t>
      </w:r>
    </w:p>
    <w:p w14:paraId="5E4B33C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89–99. https://doi.org/10.1111/j.1365-2419.1996.tb00108.x</w:t>
      </w:r>
    </w:p>
    <w:p w14:paraId="060EFDB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F0441F">
        <w:rPr>
          <w:rFonts w:cs="Times New Roman"/>
          <w:i/>
          <w:iCs/>
          <w:noProof/>
          <w:lang w:val="en-US"/>
        </w:rPr>
        <w:t>Journal of Applied Ecology</w:t>
      </w:r>
      <w:r w:rsidRPr="00F0441F">
        <w:rPr>
          <w:rFonts w:cs="Times New Roman"/>
          <w:noProof/>
          <w:lang w:val="en-US"/>
        </w:rPr>
        <w:t xml:space="preserve">, </w:t>
      </w:r>
      <w:r w:rsidRPr="00F0441F">
        <w:rPr>
          <w:rFonts w:cs="Times New Roman"/>
          <w:i/>
          <w:iCs/>
          <w:noProof/>
          <w:lang w:val="en-US"/>
        </w:rPr>
        <w:t>March</w:t>
      </w:r>
      <w:r w:rsidRPr="00F0441F">
        <w:rPr>
          <w:rFonts w:cs="Times New Roman"/>
          <w:noProof/>
          <w:lang w:val="en-US"/>
        </w:rPr>
        <w:t>, 1–12. https://doi.org/10.1111/1365-2664.13646</w:t>
      </w:r>
    </w:p>
    <w:p w14:paraId="0829135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ingartner, T., Eisner, L., Eckert, G. L., &amp; Danielson, S. (2009). Southeast Alaska: Oceanographic habitats and linkages. </w:t>
      </w:r>
      <w:r w:rsidRPr="00F0441F">
        <w:rPr>
          <w:rFonts w:cs="Times New Roman"/>
          <w:i/>
          <w:iCs/>
          <w:noProof/>
          <w:lang w:val="en-US"/>
        </w:rPr>
        <w:t>Journal of Biogeography</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3), 387–400. https://doi.org/10.1111/j.1365-2699.2008.01994.x</w:t>
      </w:r>
    </w:p>
    <w:p w14:paraId="2AD744E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lch, D. W. (1997). Anatomical specialization in the gut of Pacific salmon (Oncorhynchus): Evidence for oceanic limits to salmon production? </w:t>
      </w:r>
      <w:r w:rsidRPr="00F0441F">
        <w:rPr>
          <w:rFonts w:cs="Times New Roman"/>
          <w:i/>
          <w:iCs/>
          <w:noProof/>
          <w:lang w:val="en-US"/>
        </w:rPr>
        <w:t>Canadian Journal of Zoology</w:t>
      </w:r>
      <w:r w:rsidRPr="00F0441F">
        <w:rPr>
          <w:rFonts w:cs="Times New Roman"/>
          <w:noProof/>
          <w:lang w:val="en-US"/>
        </w:rPr>
        <w:t xml:space="preserve">, </w:t>
      </w:r>
      <w:r w:rsidRPr="00F0441F">
        <w:rPr>
          <w:rFonts w:cs="Times New Roman"/>
          <w:i/>
          <w:iCs/>
          <w:noProof/>
          <w:lang w:val="en-US"/>
        </w:rPr>
        <w:t>75</w:t>
      </w:r>
      <w:r w:rsidRPr="00F0441F">
        <w:rPr>
          <w:rFonts w:cs="Times New Roman"/>
          <w:noProof/>
          <w:lang w:val="en-US"/>
        </w:rPr>
        <w:t>(6), 936–942. https://doi.org/10.1139/z97-112</w:t>
      </w:r>
    </w:p>
    <w:p w14:paraId="1F7BEF8C" w14:textId="77777777" w:rsidR="00F0441F" w:rsidRPr="00F0441F" w:rsidRDefault="00F0441F" w:rsidP="00F0441F">
      <w:pPr>
        <w:widowControl w:val="0"/>
        <w:autoSpaceDE w:val="0"/>
        <w:autoSpaceDN w:val="0"/>
        <w:adjustRightInd w:val="0"/>
        <w:ind w:left="480" w:hanging="480"/>
        <w:rPr>
          <w:rFonts w:cs="Times New Roman"/>
          <w:noProof/>
        </w:rPr>
      </w:pPr>
      <w:r w:rsidRPr="00F0441F">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F0441F">
        <w:rPr>
          <w:rFonts w:cs="Times New Roman"/>
          <w:i/>
          <w:iCs/>
          <w:noProof/>
          <w:lang w:val="en-US"/>
        </w:rPr>
        <w:t>Ambio</w:t>
      </w:r>
      <w:r w:rsidRPr="00F0441F">
        <w:rPr>
          <w:rFonts w:cs="Times New Roman"/>
          <w:noProof/>
          <w:lang w:val="en-US"/>
        </w:rPr>
        <w:t xml:space="preserve">, </w:t>
      </w:r>
      <w:r w:rsidRPr="00F0441F">
        <w:rPr>
          <w:rFonts w:cs="Times New Roman"/>
          <w:i/>
          <w:iCs/>
          <w:noProof/>
          <w:lang w:val="en-US"/>
        </w:rPr>
        <w:t>48</w:t>
      </w:r>
      <w:r w:rsidRPr="00F0441F">
        <w:rPr>
          <w:rFonts w:cs="Times New Roman"/>
          <w:noProof/>
          <w:lang w:val="en-US"/>
        </w:rPr>
        <w:t>(12), 1447–1469. https://doi.org/10.1007/s13280-019-01218-6</w:t>
      </w:r>
    </w:p>
    <w:p w14:paraId="7E56FF4D" w14:textId="70A19138" w:rsidR="001210AF" w:rsidRDefault="00FA03B1" w:rsidP="00F0441F">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38" w:name="_Toc55731651"/>
      <w:r>
        <w:t>Appendix</w:t>
      </w:r>
      <w:bookmarkEnd w:id="138"/>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39" w:name="_Ref55657940"/>
      <w:bookmarkStart w:id="140" w:name="_Toc55731660"/>
      <w:r>
        <w:t>Table A.</w:t>
      </w:r>
      <w:r>
        <w:fldChar w:fldCharType="begin"/>
      </w:r>
      <w:r>
        <w:instrText xml:space="preserve"> SEQ Table \* ARABIC \s 2 </w:instrText>
      </w:r>
      <w:r>
        <w:fldChar w:fldCharType="separate"/>
      </w:r>
      <w:r w:rsidR="00821AC3">
        <w:rPr>
          <w:noProof/>
        </w:rPr>
        <w:t>1</w:t>
      </w:r>
      <w:r>
        <w:fldChar w:fldCharType="end"/>
      </w:r>
      <w:bookmarkEnd w:id="139"/>
      <w:r w:rsidR="007F1E58">
        <w:t xml:space="preserve"> Diet composition</w:t>
      </w:r>
      <w:r w:rsidR="006E0CC9">
        <w:t xml:space="preserve"> (% wet weight)</w:t>
      </w:r>
      <w:r w:rsidR="007F1E58">
        <w:t xml:space="preserve"> summary of juvenile salmon for each sampling date 2015-2016</w:t>
      </w:r>
      <w:r w:rsidR="006E0CC9">
        <w:t>.</w:t>
      </w:r>
      <w:bookmarkEnd w:id="140"/>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41" w:name="_Ref55288046"/>
      <w:bookmarkStart w:id="142" w:name="_Toc55731680"/>
      <w:r>
        <w:t>Figure A.</w:t>
      </w:r>
      <w:r>
        <w:fldChar w:fldCharType="begin"/>
      </w:r>
      <w:r>
        <w:instrText xml:space="preserve"> SEQ Figure_A. \* ARABIC </w:instrText>
      </w:r>
      <w:r>
        <w:fldChar w:fldCharType="separate"/>
      </w:r>
      <w:r w:rsidR="00821AC3">
        <w:rPr>
          <w:noProof/>
        </w:rPr>
        <w:t>1</w:t>
      </w:r>
      <w:r>
        <w:fldChar w:fldCharType="end"/>
      </w:r>
      <w:bookmarkEnd w:id="141"/>
      <w:r>
        <w:t xml:space="preserve"> </w:t>
      </w:r>
      <w:r>
        <w:rPr>
          <w:rFonts w:eastAsia="Times New Roman" w:cs="Times New Roman"/>
        </w:rPr>
        <w:t>Discovery Islands subcluster for temporal juvenile salmon diets, labelled and colored with survey date.</w:t>
      </w:r>
      <w:bookmarkEnd w:id="142"/>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2"/>
                    <a:stretch>
                      <a:fillRect/>
                    </a:stretch>
                  </pic:blipFill>
                  <pic:spPr>
                    <a:xfrm>
                      <a:off x="0" y="0"/>
                      <a:ext cx="8229600" cy="5302885"/>
                    </a:xfrm>
                    <a:prstGeom prst="rect">
                      <a:avLst/>
                    </a:prstGeom>
                  </pic:spPr>
                </pic:pic>
              </a:graphicData>
            </a:graphic>
          </wp:inline>
        </w:drawing>
      </w:r>
    </w:p>
    <w:p w14:paraId="7AEBD500" w14:textId="6236622E"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43" w:name="_Ref55288024"/>
      <w:bookmarkStart w:id="144" w:name="_Toc55731681"/>
      <w:r>
        <w:t>Figure A.</w:t>
      </w:r>
      <w:r>
        <w:fldChar w:fldCharType="begin"/>
      </w:r>
      <w:r>
        <w:instrText xml:space="preserve"> SEQ Figure_A. \* ARABIC </w:instrText>
      </w:r>
      <w:r>
        <w:fldChar w:fldCharType="separate"/>
      </w:r>
      <w:r w:rsidR="00821AC3">
        <w:rPr>
          <w:noProof/>
        </w:rPr>
        <w:t>2</w:t>
      </w:r>
      <w:r>
        <w:fldChar w:fldCharType="end"/>
      </w:r>
      <w:bookmarkEnd w:id="143"/>
      <w:r>
        <w:t xml:space="preserve"> </w:t>
      </w:r>
      <w:r w:rsidR="00741797">
        <w:t>Johnstone Strait subcluster for temporal juvenile salmon diets, labelled and colored with survey date.</w:t>
      </w:r>
      <w:bookmarkEnd w:id="144"/>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3"/>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p>
    <w:p w14:paraId="71EFDD71" w14:textId="753A916E" w:rsidR="00731483" w:rsidRPr="00731483" w:rsidRDefault="00731483" w:rsidP="00731483">
      <w:pPr>
        <w:pStyle w:val="Caption"/>
      </w:pPr>
      <w:bookmarkStart w:id="145" w:name="_Ref55823099"/>
      <w:bookmarkStart w:id="146" w:name="_Toc55731682"/>
      <w:r>
        <w:t>Figure A.</w:t>
      </w:r>
      <w:r>
        <w:fldChar w:fldCharType="begin"/>
      </w:r>
      <w:r>
        <w:instrText xml:space="preserve"> SEQ Figure_A. \* ARABIC </w:instrText>
      </w:r>
      <w:r>
        <w:fldChar w:fldCharType="separate"/>
      </w:r>
      <w:r w:rsidR="00821AC3">
        <w:rPr>
          <w:noProof/>
        </w:rPr>
        <w:t>3</w:t>
      </w:r>
      <w:r>
        <w:fldChar w:fldCharType="end"/>
      </w:r>
      <w:bookmarkEnd w:id="145"/>
      <w:r>
        <w:t xml:space="preserve"> Micrograph of a blue macroplastic</w:t>
      </w:r>
      <w:r w:rsidR="00EC6E61">
        <w:t xml:space="preserve"> (5.8 mm)</w:t>
      </w:r>
      <w:r>
        <w:t xml:space="preserve"> found in a juvenile pink salmon stomach in the Discovery Islands, before the stomach contents were removed. Also pictured is the other food contents, including insect legs, barnacle cyprids and one </w:t>
      </w:r>
      <w:r w:rsidRPr="00731483">
        <w:rPr>
          <w:i/>
          <w:iCs w:val="0"/>
        </w:rPr>
        <w:t>Calanus pacificus</w:t>
      </w:r>
      <w:r>
        <w:t>.</w:t>
      </w:r>
      <w:bookmarkEnd w:id="146"/>
      <w:r>
        <w:t xml:space="preserve"> </w:t>
      </w:r>
    </w:p>
    <w:sectPr w:rsidR="00731483" w:rsidRPr="00731483" w:rsidSect="007314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19E8B" w14:textId="77777777" w:rsidR="00F104FD" w:rsidRDefault="00F104FD" w:rsidP="003A2A0A">
      <w:r>
        <w:separator/>
      </w:r>
    </w:p>
  </w:endnote>
  <w:endnote w:type="continuationSeparator" w:id="0">
    <w:p w14:paraId="6BB68AE7" w14:textId="77777777" w:rsidR="00F104FD" w:rsidRDefault="00F104FD"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EndPr>
      <w:rPr>
        <w:rStyle w:val="PageNumber"/>
      </w:rPr>
    </w:sdtEndPr>
    <w:sdtContent>
      <w:p w14:paraId="0591955E" w14:textId="752CB4F7" w:rsidR="00D442C4" w:rsidRDefault="00D442C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D442C4" w:rsidRDefault="00D442C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EndPr>
      <w:rPr>
        <w:rStyle w:val="PageNumber"/>
      </w:rPr>
    </w:sdtEndPr>
    <w:sdtContent>
      <w:p w14:paraId="0FC41996" w14:textId="259D2879" w:rsidR="00D442C4" w:rsidRDefault="00D442C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D442C4" w:rsidRDefault="00D442C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D1CB9" w14:textId="77777777" w:rsidR="00F104FD" w:rsidRDefault="00F104FD" w:rsidP="003A2A0A">
      <w:r>
        <w:separator/>
      </w:r>
    </w:p>
  </w:footnote>
  <w:footnote w:type="continuationSeparator" w:id="0">
    <w:p w14:paraId="2D6F4D98" w14:textId="77777777" w:rsidR="00F104FD" w:rsidRDefault="00F104FD"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374C3"/>
    <w:rsid w:val="0003790E"/>
    <w:rsid w:val="00040479"/>
    <w:rsid w:val="0004162A"/>
    <w:rsid w:val="00042E3D"/>
    <w:rsid w:val="00050ACA"/>
    <w:rsid w:val="00052533"/>
    <w:rsid w:val="0005399C"/>
    <w:rsid w:val="00054E32"/>
    <w:rsid w:val="00060858"/>
    <w:rsid w:val="00063820"/>
    <w:rsid w:val="00063D72"/>
    <w:rsid w:val="00070B49"/>
    <w:rsid w:val="000721C6"/>
    <w:rsid w:val="00072E9D"/>
    <w:rsid w:val="00074F72"/>
    <w:rsid w:val="00075DEF"/>
    <w:rsid w:val="0007690A"/>
    <w:rsid w:val="000820FE"/>
    <w:rsid w:val="000826C9"/>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65FF"/>
    <w:rsid w:val="000C742C"/>
    <w:rsid w:val="000D0F39"/>
    <w:rsid w:val="000D21C1"/>
    <w:rsid w:val="000D2776"/>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D3C14"/>
    <w:rsid w:val="001E2A21"/>
    <w:rsid w:val="001E3056"/>
    <w:rsid w:val="001E360F"/>
    <w:rsid w:val="001E3EBB"/>
    <w:rsid w:val="001E4D0E"/>
    <w:rsid w:val="001F09ED"/>
    <w:rsid w:val="001F0B67"/>
    <w:rsid w:val="001F37CC"/>
    <w:rsid w:val="001F521B"/>
    <w:rsid w:val="00203274"/>
    <w:rsid w:val="00204A98"/>
    <w:rsid w:val="002114F6"/>
    <w:rsid w:val="00215A25"/>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8D"/>
    <w:rsid w:val="00257DCA"/>
    <w:rsid w:val="002606FB"/>
    <w:rsid w:val="00260861"/>
    <w:rsid w:val="00262962"/>
    <w:rsid w:val="00264B0C"/>
    <w:rsid w:val="00265460"/>
    <w:rsid w:val="00266C78"/>
    <w:rsid w:val="00270521"/>
    <w:rsid w:val="00270F2E"/>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559"/>
    <w:rsid w:val="002B2E48"/>
    <w:rsid w:val="002C4A5C"/>
    <w:rsid w:val="002C5909"/>
    <w:rsid w:val="002C5E03"/>
    <w:rsid w:val="002C77C0"/>
    <w:rsid w:val="002D4529"/>
    <w:rsid w:val="002D5C0C"/>
    <w:rsid w:val="002E001F"/>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467F"/>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64DC"/>
    <w:rsid w:val="004C6B79"/>
    <w:rsid w:val="004C7CA4"/>
    <w:rsid w:val="004D4459"/>
    <w:rsid w:val="004D557D"/>
    <w:rsid w:val="004D7B50"/>
    <w:rsid w:val="004E5A89"/>
    <w:rsid w:val="004E5D64"/>
    <w:rsid w:val="004F586B"/>
    <w:rsid w:val="004F5C82"/>
    <w:rsid w:val="004F7921"/>
    <w:rsid w:val="00500BFD"/>
    <w:rsid w:val="00502E6B"/>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0025"/>
    <w:rsid w:val="005F1EA6"/>
    <w:rsid w:val="005F4718"/>
    <w:rsid w:val="00600EAF"/>
    <w:rsid w:val="0060564A"/>
    <w:rsid w:val="00606F1A"/>
    <w:rsid w:val="00607408"/>
    <w:rsid w:val="00610845"/>
    <w:rsid w:val="00612189"/>
    <w:rsid w:val="006138DB"/>
    <w:rsid w:val="0061405B"/>
    <w:rsid w:val="006225DE"/>
    <w:rsid w:val="00630BB7"/>
    <w:rsid w:val="00631BC4"/>
    <w:rsid w:val="00640938"/>
    <w:rsid w:val="00641D53"/>
    <w:rsid w:val="00644F18"/>
    <w:rsid w:val="006455CD"/>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24A"/>
    <w:rsid w:val="00682558"/>
    <w:rsid w:val="006A4D87"/>
    <w:rsid w:val="006A527D"/>
    <w:rsid w:val="006A6E3F"/>
    <w:rsid w:val="006B5553"/>
    <w:rsid w:val="006B6933"/>
    <w:rsid w:val="006C156C"/>
    <w:rsid w:val="006C6555"/>
    <w:rsid w:val="006D0743"/>
    <w:rsid w:val="006D268C"/>
    <w:rsid w:val="006D65D3"/>
    <w:rsid w:val="006D704B"/>
    <w:rsid w:val="006D7435"/>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7845"/>
    <w:rsid w:val="00767C8C"/>
    <w:rsid w:val="00771B10"/>
    <w:rsid w:val="007720AD"/>
    <w:rsid w:val="00772B3C"/>
    <w:rsid w:val="00776754"/>
    <w:rsid w:val="0078230D"/>
    <w:rsid w:val="00785911"/>
    <w:rsid w:val="0078618D"/>
    <w:rsid w:val="0079210F"/>
    <w:rsid w:val="00796E23"/>
    <w:rsid w:val="007976AC"/>
    <w:rsid w:val="007A02D2"/>
    <w:rsid w:val="007B36CA"/>
    <w:rsid w:val="007B4C06"/>
    <w:rsid w:val="007B6291"/>
    <w:rsid w:val="007C14AC"/>
    <w:rsid w:val="007C1E89"/>
    <w:rsid w:val="007C2F98"/>
    <w:rsid w:val="007D0D96"/>
    <w:rsid w:val="007D0F73"/>
    <w:rsid w:val="007D1086"/>
    <w:rsid w:val="007D229C"/>
    <w:rsid w:val="007D34FA"/>
    <w:rsid w:val="007F01FE"/>
    <w:rsid w:val="007F12C8"/>
    <w:rsid w:val="007F1E58"/>
    <w:rsid w:val="007F2629"/>
    <w:rsid w:val="007F2F83"/>
    <w:rsid w:val="007F46BB"/>
    <w:rsid w:val="007F7936"/>
    <w:rsid w:val="0080304D"/>
    <w:rsid w:val="008036CA"/>
    <w:rsid w:val="00803D2A"/>
    <w:rsid w:val="008040F2"/>
    <w:rsid w:val="008045C9"/>
    <w:rsid w:val="00804ABE"/>
    <w:rsid w:val="00810FDA"/>
    <w:rsid w:val="008117D1"/>
    <w:rsid w:val="00813211"/>
    <w:rsid w:val="00814F85"/>
    <w:rsid w:val="008155B8"/>
    <w:rsid w:val="00821AC3"/>
    <w:rsid w:val="00830B94"/>
    <w:rsid w:val="00845F13"/>
    <w:rsid w:val="00855245"/>
    <w:rsid w:val="00855CF6"/>
    <w:rsid w:val="00864AFD"/>
    <w:rsid w:val="00864DB4"/>
    <w:rsid w:val="00871813"/>
    <w:rsid w:val="0087469C"/>
    <w:rsid w:val="00875D51"/>
    <w:rsid w:val="0087627C"/>
    <w:rsid w:val="0088217C"/>
    <w:rsid w:val="0088742C"/>
    <w:rsid w:val="00892667"/>
    <w:rsid w:val="00892EC7"/>
    <w:rsid w:val="0089350A"/>
    <w:rsid w:val="00893A55"/>
    <w:rsid w:val="00893DEA"/>
    <w:rsid w:val="008A342C"/>
    <w:rsid w:val="008B29D2"/>
    <w:rsid w:val="008C0658"/>
    <w:rsid w:val="008D09C8"/>
    <w:rsid w:val="008D1DFE"/>
    <w:rsid w:val="008D286A"/>
    <w:rsid w:val="008D2E0A"/>
    <w:rsid w:val="008D6D7B"/>
    <w:rsid w:val="008E06FB"/>
    <w:rsid w:val="008E226A"/>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4B4"/>
    <w:rsid w:val="0098154C"/>
    <w:rsid w:val="009827BE"/>
    <w:rsid w:val="00987FD4"/>
    <w:rsid w:val="00991F3B"/>
    <w:rsid w:val="00996F84"/>
    <w:rsid w:val="009A0A4E"/>
    <w:rsid w:val="009A291C"/>
    <w:rsid w:val="009A44D9"/>
    <w:rsid w:val="009A4741"/>
    <w:rsid w:val="009A5968"/>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6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E6E"/>
    <w:rsid w:val="00A77F94"/>
    <w:rsid w:val="00A90378"/>
    <w:rsid w:val="00A91C85"/>
    <w:rsid w:val="00A94526"/>
    <w:rsid w:val="00A954F8"/>
    <w:rsid w:val="00A96B6C"/>
    <w:rsid w:val="00A97739"/>
    <w:rsid w:val="00AA5306"/>
    <w:rsid w:val="00AA5C3C"/>
    <w:rsid w:val="00AB023F"/>
    <w:rsid w:val="00AC0522"/>
    <w:rsid w:val="00AC0B65"/>
    <w:rsid w:val="00AC2652"/>
    <w:rsid w:val="00AC286C"/>
    <w:rsid w:val="00AC3D53"/>
    <w:rsid w:val="00AC5BFE"/>
    <w:rsid w:val="00AC7860"/>
    <w:rsid w:val="00AD3DCA"/>
    <w:rsid w:val="00AE4E5F"/>
    <w:rsid w:val="00AE60EB"/>
    <w:rsid w:val="00AE6581"/>
    <w:rsid w:val="00AE6EE9"/>
    <w:rsid w:val="00AE7F76"/>
    <w:rsid w:val="00AF40FD"/>
    <w:rsid w:val="00AF48E0"/>
    <w:rsid w:val="00AF4E2F"/>
    <w:rsid w:val="00AF553B"/>
    <w:rsid w:val="00B00DD1"/>
    <w:rsid w:val="00B010C1"/>
    <w:rsid w:val="00B0755B"/>
    <w:rsid w:val="00B177B7"/>
    <w:rsid w:val="00B23F89"/>
    <w:rsid w:val="00B23FAA"/>
    <w:rsid w:val="00B36CFE"/>
    <w:rsid w:val="00B37033"/>
    <w:rsid w:val="00B40BCA"/>
    <w:rsid w:val="00B472A9"/>
    <w:rsid w:val="00B54353"/>
    <w:rsid w:val="00B55B40"/>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9195F"/>
    <w:rsid w:val="00B97243"/>
    <w:rsid w:val="00BA28AC"/>
    <w:rsid w:val="00BA5652"/>
    <w:rsid w:val="00BA5705"/>
    <w:rsid w:val="00BB115A"/>
    <w:rsid w:val="00BB1569"/>
    <w:rsid w:val="00BB1CD8"/>
    <w:rsid w:val="00BB6DA0"/>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38A9"/>
    <w:rsid w:val="00C629DB"/>
    <w:rsid w:val="00C6340E"/>
    <w:rsid w:val="00C67B23"/>
    <w:rsid w:val="00C71BDC"/>
    <w:rsid w:val="00C74CEF"/>
    <w:rsid w:val="00C82218"/>
    <w:rsid w:val="00C842F9"/>
    <w:rsid w:val="00C87B2F"/>
    <w:rsid w:val="00C92CF7"/>
    <w:rsid w:val="00C94C52"/>
    <w:rsid w:val="00C96E76"/>
    <w:rsid w:val="00CA2D11"/>
    <w:rsid w:val="00CA5A4D"/>
    <w:rsid w:val="00CA6BD3"/>
    <w:rsid w:val="00CB23BF"/>
    <w:rsid w:val="00CB3022"/>
    <w:rsid w:val="00CB420E"/>
    <w:rsid w:val="00CB4B17"/>
    <w:rsid w:val="00CB61B8"/>
    <w:rsid w:val="00CD2F09"/>
    <w:rsid w:val="00CD6C22"/>
    <w:rsid w:val="00CD7AB4"/>
    <w:rsid w:val="00CE0BF6"/>
    <w:rsid w:val="00CE1947"/>
    <w:rsid w:val="00CE7AC8"/>
    <w:rsid w:val="00CF0ED8"/>
    <w:rsid w:val="00CF3DCD"/>
    <w:rsid w:val="00D0151E"/>
    <w:rsid w:val="00D0733D"/>
    <w:rsid w:val="00D07B96"/>
    <w:rsid w:val="00D1190D"/>
    <w:rsid w:val="00D124F8"/>
    <w:rsid w:val="00D14926"/>
    <w:rsid w:val="00D16766"/>
    <w:rsid w:val="00D16F11"/>
    <w:rsid w:val="00D26BA2"/>
    <w:rsid w:val="00D33C8D"/>
    <w:rsid w:val="00D37F43"/>
    <w:rsid w:val="00D42931"/>
    <w:rsid w:val="00D43811"/>
    <w:rsid w:val="00D442C4"/>
    <w:rsid w:val="00D472CE"/>
    <w:rsid w:val="00D50544"/>
    <w:rsid w:val="00D50622"/>
    <w:rsid w:val="00D648A4"/>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3902"/>
    <w:rsid w:val="00E511DA"/>
    <w:rsid w:val="00E51FC4"/>
    <w:rsid w:val="00E52030"/>
    <w:rsid w:val="00E53991"/>
    <w:rsid w:val="00E54626"/>
    <w:rsid w:val="00E54C78"/>
    <w:rsid w:val="00E56BF9"/>
    <w:rsid w:val="00E57F38"/>
    <w:rsid w:val="00E62560"/>
    <w:rsid w:val="00E6446A"/>
    <w:rsid w:val="00E65C9F"/>
    <w:rsid w:val="00E74639"/>
    <w:rsid w:val="00E74AF6"/>
    <w:rsid w:val="00E83CE1"/>
    <w:rsid w:val="00E8443E"/>
    <w:rsid w:val="00E84A54"/>
    <w:rsid w:val="00E87138"/>
    <w:rsid w:val="00E95B0B"/>
    <w:rsid w:val="00E97378"/>
    <w:rsid w:val="00EA125D"/>
    <w:rsid w:val="00EA14E7"/>
    <w:rsid w:val="00EA3021"/>
    <w:rsid w:val="00EA52BB"/>
    <w:rsid w:val="00EA7DF5"/>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F02239"/>
    <w:rsid w:val="00F0441F"/>
    <w:rsid w:val="00F049CC"/>
    <w:rsid w:val="00F100B0"/>
    <w:rsid w:val="00F104FD"/>
    <w:rsid w:val="00F16D11"/>
    <w:rsid w:val="00F179CF"/>
    <w:rsid w:val="00F232D8"/>
    <w:rsid w:val="00F23FFC"/>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TotalTime>
  <Pages>108</Pages>
  <Words>57899</Words>
  <Characters>330029</Characters>
  <Application>Microsoft Office Word</Application>
  <DocSecurity>0</DocSecurity>
  <Lines>2750</Lines>
  <Paragraphs>774</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8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41</cp:revision>
  <dcterms:created xsi:type="dcterms:W3CDTF">2020-10-10T00:17:00Z</dcterms:created>
  <dcterms:modified xsi:type="dcterms:W3CDTF">2020-11-1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